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77777777" w:rsidR="004861E6" w:rsidRPr="004861E6" w:rsidRDefault="004861E6" w:rsidP="004D3CD0">
            <w:pPr>
              <w:tabs>
                <w:tab w:val="center" w:pos="4320"/>
                <w:tab w:val="right" w:pos="8640"/>
              </w:tabs>
              <w:jc w:val="center"/>
              <w:rPr>
                <w:rFonts w:eastAsia="Times New Roman" w:cs="Times New Roman"/>
                <w:szCs w:val="24"/>
                <w:lang w:eastAsia="id-ID"/>
              </w:rPr>
            </w:pPr>
            <w:bookmarkStart w:id="0" w:name="_Hlk120567228"/>
            <w:bookmarkEnd w:id="0"/>
            <w:r w:rsidRPr="004861E6">
              <w:rPr>
                <w:rFonts w:eastAsia="Times New Roman" w:cs="Times New Roman"/>
                <w:noProof/>
                <w:sz w:val="20"/>
                <w:szCs w:val="24"/>
              </w:rPr>
              <w:drawing>
                <wp:inline distT="0" distB="0" distL="0" distR="0" wp14:anchorId="56299BB8" wp14:editId="5AD98227">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1"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1"/>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49B5A1F9" w:rsidR="004861E6" w:rsidRPr="004861E6" w:rsidRDefault="00FB2C46"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SPESIFIKASI</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2"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0A0C3B38" w:rsidR="004861E6" w:rsidRPr="004861E6" w:rsidRDefault="004861E6" w:rsidP="004861E6">
            <w:pPr>
              <w:spacing w:line="240" w:lineRule="auto"/>
              <w:rPr>
                <w:rFonts w:eastAsia="Times New Roman" w:cs="Times New Roman"/>
                <w:b/>
                <w:bCs/>
                <w:sz w:val="28"/>
                <w:szCs w:val="28"/>
                <w:lang w:eastAsia="id-ID"/>
              </w:rPr>
            </w:pPr>
            <w:bookmarkStart w:id="3" w:name="OLE_LINK1"/>
            <w:r w:rsidRPr="004861E6">
              <w:rPr>
                <w:rFonts w:eastAsia="Times New Roman" w:cs="Times New Roman"/>
                <w:b/>
                <w:bCs/>
                <w:sz w:val="28"/>
                <w:szCs w:val="28"/>
                <w:lang w:eastAsia="id-ID"/>
              </w:rPr>
              <w:t>B</w:t>
            </w:r>
            <w:r w:rsidR="00DE3852">
              <w:rPr>
                <w:rFonts w:eastAsia="Times New Roman" w:cs="Times New Roman"/>
                <w:b/>
                <w:bCs/>
                <w:sz w:val="28"/>
                <w:szCs w:val="28"/>
                <w:lang w:eastAsia="id-ID"/>
              </w:rPr>
              <w:t>3</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r w:rsidRPr="004861E6">
              <w:rPr>
                <w:rFonts w:eastAsia="Times New Roman" w:cs="Times New Roman"/>
                <w:b/>
                <w:bCs/>
                <w:sz w:val="28"/>
                <w:szCs w:val="28"/>
                <w:lang w:eastAsia="id-ID"/>
              </w:rPr>
              <w:t>.</w:t>
            </w:r>
            <w:bookmarkEnd w:id="3"/>
            <w:r w:rsidR="001C113A">
              <w:rPr>
                <w:rFonts w:eastAsia="Times New Roman" w:cs="Times New Roman"/>
                <w:b/>
                <w:bCs/>
                <w:sz w:val="28"/>
                <w:szCs w:val="28"/>
                <w:lang w:eastAsia="id-ID"/>
              </w:rPr>
              <w:t>19012</w:t>
            </w:r>
          </w:p>
        </w:tc>
      </w:tr>
      <w:bookmarkEnd w:id="2"/>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4"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4"/>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051DE44F"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DE3852">
              <w:rPr>
                <w:rFonts w:eastAsia="Times New Roman" w:cs="Times New Roman"/>
                <w:b/>
                <w:bCs/>
                <w:sz w:val="28"/>
                <w:szCs w:val="28"/>
                <w:lang w:eastAsia="id-ID"/>
              </w:rPr>
              <w:t>3</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Tanggal Penerbitan</w:t>
            </w:r>
          </w:p>
        </w:tc>
        <w:tc>
          <w:tcPr>
            <w:tcW w:w="6095" w:type="dxa"/>
            <w:gridSpan w:val="2"/>
            <w:shd w:val="pct5" w:color="auto" w:fill="auto"/>
          </w:tcPr>
          <w:p w14:paraId="74CA913B" w14:textId="3E40764C" w:rsidR="004861E6" w:rsidRPr="004861E6" w:rsidRDefault="005507D2" w:rsidP="005507D2">
            <w:pPr>
              <w:spacing w:line="240" w:lineRule="auto"/>
              <w:rPr>
                <w:rFonts w:eastAsia="Times New Roman" w:cs="Times New Roman"/>
                <w:b/>
                <w:bCs/>
                <w:sz w:val="28"/>
                <w:szCs w:val="28"/>
                <w:lang w:eastAsia="id-ID"/>
              </w:rPr>
            </w:pPr>
            <w:r>
              <w:rPr>
                <w:rFonts w:eastAsia="Times New Roman" w:cs="Times New Roman"/>
                <w:b/>
                <w:bCs/>
                <w:sz w:val="28"/>
                <w:szCs w:val="28"/>
                <w:lang w:eastAsia="id-ID"/>
              </w:rPr>
              <w:t xml:space="preserve">10 April </w:t>
            </w:r>
            <w:r w:rsidR="009B7859">
              <w:rPr>
                <w:rFonts w:eastAsia="Times New Roman" w:cs="Times New Roman"/>
                <w:b/>
                <w:bCs/>
                <w:sz w:val="28"/>
                <w:szCs w:val="28"/>
                <w:lang w:eastAsia="id-ID"/>
              </w:rPr>
              <w:t>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0EF3EE19" w:rsidR="004861E6" w:rsidRPr="004861E6" w:rsidRDefault="00AB6AE0"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2</w:t>
            </w:r>
            <w:r w:rsidR="005507D2">
              <w:rPr>
                <w:rFonts w:eastAsia="Times New Roman" w:cs="Times New Roman"/>
                <w:b/>
                <w:bCs/>
                <w:sz w:val="28"/>
                <w:szCs w:val="28"/>
                <w:lang w:eastAsia="id-ID"/>
              </w:rPr>
              <w:t>4</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77777777"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0"/>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36E36642" w14:textId="77777777" w:rsidR="00231BAF" w:rsidRPr="00DB23CB" w:rsidRDefault="00231BAF" w:rsidP="00231BAF"/>
        <w:p w14:paraId="16A9D50C" w14:textId="77777777" w:rsidR="004A4124" w:rsidRPr="00DB23CB" w:rsidRDefault="00783AA7" w:rsidP="004A4124">
          <w:pPr>
            <w:pStyle w:val="TOC1"/>
            <w:contextualSpacing/>
            <w:rPr>
              <w:rFonts w:asciiTheme="minorHAnsi" w:eastAsiaTheme="minorEastAsia" w:hAnsiTheme="minorHAnsi"/>
              <w:b w:val="0"/>
              <w:sz w:val="22"/>
              <w:lang w:val="en-US"/>
            </w:rPr>
          </w:pPr>
          <w:r w:rsidRPr="00DB23CB">
            <w:rPr>
              <w:b w:val="0"/>
              <w:bCs/>
            </w:rPr>
            <w:fldChar w:fldCharType="begin"/>
          </w:r>
          <w:r w:rsidRPr="00DB23CB">
            <w:rPr>
              <w:b w:val="0"/>
              <w:bCs/>
            </w:rPr>
            <w:instrText xml:space="preserve"> TOC \o "1-3" \h \z \u </w:instrText>
          </w:r>
          <w:r w:rsidRPr="00DB23CB">
            <w:rPr>
              <w:b w:val="0"/>
              <w:bCs/>
            </w:rPr>
            <w:fldChar w:fldCharType="separate"/>
          </w:r>
          <w:hyperlink w:anchor="_Toc143345281" w:history="1">
            <w:r w:rsidR="004A4124" w:rsidRPr="00DB23CB">
              <w:rPr>
                <w:rStyle w:val="Hyperlink"/>
                <w:rFonts w:cs="Times New Roman"/>
                <w:b w:val="0"/>
              </w:rPr>
              <w:t>Catatan Sejarah Perbaikan Dokumen</w:t>
            </w:r>
            <w:r w:rsidR="004A4124" w:rsidRPr="00DB23CB">
              <w:rPr>
                <w:b w:val="0"/>
                <w:webHidden/>
              </w:rPr>
              <w:tab/>
            </w:r>
            <w:r w:rsidR="004A4124" w:rsidRPr="00DB23CB">
              <w:rPr>
                <w:b w:val="0"/>
                <w:webHidden/>
              </w:rPr>
              <w:fldChar w:fldCharType="begin"/>
            </w:r>
            <w:r w:rsidR="004A4124" w:rsidRPr="00DB23CB">
              <w:rPr>
                <w:b w:val="0"/>
                <w:webHidden/>
              </w:rPr>
              <w:instrText xml:space="preserve"> PAGEREF _Toc143345281 \h </w:instrText>
            </w:r>
            <w:r w:rsidR="004A4124" w:rsidRPr="00DB23CB">
              <w:rPr>
                <w:b w:val="0"/>
                <w:webHidden/>
              </w:rPr>
            </w:r>
            <w:r w:rsidR="004A4124" w:rsidRPr="00DB23CB">
              <w:rPr>
                <w:b w:val="0"/>
                <w:webHidden/>
              </w:rPr>
              <w:fldChar w:fldCharType="separate"/>
            </w:r>
            <w:r w:rsidR="004A4124" w:rsidRPr="00DB23CB">
              <w:rPr>
                <w:b w:val="0"/>
                <w:webHidden/>
              </w:rPr>
              <w:t>3</w:t>
            </w:r>
            <w:r w:rsidR="004A4124" w:rsidRPr="00DB23CB">
              <w:rPr>
                <w:b w:val="0"/>
                <w:webHidden/>
              </w:rPr>
              <w:fldChar w:fldCharType="end"/>
            </w:r>
          </w:hyperlink>
        </w:p>
        <w:p w14:paraId="0C5EEA81" w14:textId="77777777" w:rsidR="004A4124" w:rsidRPr="00DB23CB" w:rsidRDefault="004A4124" w:rsidP="004A4124">
          <w:pPr>
            <w:pStyle w:val="TOC1"/>
            <w:contextualSpacing/>
            <w:rPr>
              <w:rFonts w:asciiTheme="minorHAnsi" w:eastAsiaTheme="minorEastAsia" w:hAnsiTheme="minorHAnsi"/>
              <w:b w:val="0"/>
              <w:sz w:val="22"/>
              <w:lang w:val="en-US"/>
            </w:rPr>
          </w:pPr>
          <w:hyperlink w:anchor="_Toc143345282" w:history="1">
            <w:r w:rsidRPr="00DB23CB">
              <w:rPr>
                <w:rStyle w:val="Hyperlink"/>
                <w:b w:val="0"/>
              </w:rPr>
              <w:t>1.</w:t>
            </w:r>
            <w:r w:rsidRPr="00DB23CB">
              <w:rPr>
                <w:rFonts w:asciiTheme="minorHAnsi" w:eastAsiaTheme="minorEastAsia" w:hAnsiTheme="minorHAnsi"/>
                <w:b w:val="0"/>
                <w:sz w:val="22"/>
                <w:lang w:val="en-US"/>
              </w:rPr>
              <w:tab/>
            </w:r>
            <w:r w:rsidRPr="00DB23CB">
              <w:rPr>
                <w:rStyle w:val="Hyperlink"/>
                <w:b w:val="0"/>
              </w:rPr>
              <w:t>PENDAHULUAN</w:t>
            </w:r>
            <w:r w:rsidRPr="00DB23CB">
              <w:rPr>
                <w:b w:val="0"/>
                <w:webHidden/>
              </w:rPr>
              <w:tab/>
            </w:r>
            <w:r w:rsidRPr="00DB23CB">
              <w:rPr>
                <w:b w:val="0"/>
                <w:webHidden/>
              </w:rPr>
              <w:fldChar w:fldCharType="begin"/>
            </w:r>
            <w:r w:rsidRPr="00DB23CB">
              <w:rPr>
                <w:b w:val="0"/>
                <w:webHidden/>
              </w:rPr>
              <w:instrText xml:space="preserve"> PAGEREF _Toc143345282 \h </w:instrText>
            </w:r>
            <w:r w:rsidRPr="00DB23CB">
              <w:rPr>
                <w:b w:val="0"/>
                <w:webHidden/>
              </w:rPr>
            </w:r>
            <w:r w:rsidRPr="00DB23CB">
              <w:rPr>
                <w:b w:val="0"/>
                <w:webHidden/>
              </w:rPr>
              <w:fldChar w:fldCharType="separate"/>
            </w:r>
            <w:r w:rsidRPr="00DB23CB">
              <w:rPr>
                <w:b w:val="0"/>
                <w:webHidden/>
              </w:rPr>
              <w:t>4</w:t>
            </w:r>
            <w:r w:rsidRPr="00DB23CB">
              <w:rPr>
                <w:b w:val="0"/>
                <w:webHidden/>
              </w:rPr>
              <w:fldChar w:fldCharType="end"/>
            </w:r>
          </w:hyperlink>
        </w:p>
        <w:p w14:paraId="305712BB" w14:textId="77777777" w:rsidR="004A4124" w:rsidRPr="00DB23CB" w:rsidRDefault="004A4124" w:rsidP="004A4124">
          <w:pPr>
            <w:pStyle w:val="TOC2"/>
            <w:contextualSpacing/>
            <w:rPr>
              <w:rFonts w:asciiTheme="minorHAnsi" w:eastAsiaTheme="minorEastAsia" w:hAnsiTheme="minorHAnsi"/>
              <w:noProof/>
              <w:sz w:val="22"/>
            </w:rPr>
          </w:pPr>
          <w:hyperlink w:anchor="_Toc143345283" w:history="1">
            <w:r w:rsidRPr="00DB23CB">
              <w:rPr>
                <w:rStyle w:val="Hyperlink"/>
                <w:bCs/>
                <w:noProof/>
                <w:lang w:val="id-ID"/>
              </w:rPr>
              <w:t>1.1</w:t>
            </w:r>
            <w:r w:rsidRPr="00DB23CB">
              <w:rPr>
                <w:rFonts w:asciiTheme="minorHAnsi" w:eastAsiaTheme="minorEastAsia" w:hAnsiTheme="minorHAnsi"/>
                <w:noProof/>
                <w:sz w:val="22"/>
              </w:rPr>
              <w:tab/>
            </w:r>
            <w:r w:rsidRPr="00DB23CB">
              <w:rPr>
                <w:rStyle w:val="Hyperlink"/>
                <w:bCs/>
                <w:noProof/>
                <w:lang w:val="id-ID"/>
              </w:rPr>
              <w:t>Ringkasan Isi Dokumen</w:t>
            </w:r>
            <w:r w:rsidRPr="00DB23CB">
              <w:rPr>
                <w:noProof/>
                <w:webHidden/>
              </w:rPr>
              <w:tab/>
            </w:r>
            <w:r w:rsidRPr="00DB23CB">
              <w:rPr>
                <w:noProof/>
                <w:webHidden/>
              </w:rPr>
              <w:fldChar w:fldCharType="begin"/>
            </w:r>
            <w:r w:rsidRPr="00DB23CB">
              <w:rPr>
                <w:noProof/>
                <w:webHidden/>
              </w:rPr>
              <w:instrText xml:space="preserve"> PAGEREF _Toc143345283 \h </w:instrText>
            </w:r>
            <w:r w:rsidRPr="00DB23CB">
              <w:rPr>
                <w:noProof/>
                <w:webHidden/>
              </w:rPr>
            </w:r>
            <w:r w:rsidRPr="00DB23CB">
              <w:rPr>
                <w:noProof/>
                <w:webHidden/>
              </w:rPr>
              <w:fldChar w:fldCharType="separate"/>
            </w:r>
            <w:r w:rsidRPr="00DB23CB">
              <w:rPr>
                <w:noProof/>
                <w:webHidden/>
              </w:rPr>
              <w:t>4</w:t>
            </w:r>
            <w:r w:rsidRPr="00DB23CB">
              <w:rPr>
                <w:noProof/>
                <w:webHidden/>
              </w:rPr>
              <w:fldChar w:fldCharType="end"/>
            </w:r>
          </w:hyperlink>
        </w:p>
        <w:p w14:paraId="17766ECC" w14:textId="77777777" w:rsidR="004A4124" w:rsidRPr="00DB23CB" w:rsidRDefault="004A4124" w:rsidP="004A4124">
          <w:pPr>
            <w:pStyle w:val="TOC2"/>
            <w:contextualSpacing/>
            <w:rPr>
              <w:rFonts w:asciiTheme="minorHAnsi" w:eastAsiaTheme="minorEastAsia" w:hAnsiTheme="minorHAnsi"/>
              <w:noProof/>
              <w:sz w:val="22"/>
            </w:rPr>
          </w:pPr>
          <w:hyperlink w:anchor="_Toc143345284" w:history="1">
            <w:r w:rsidRPr="00DB23CB">
              <w:rPr>
                <w:rStyle w:val="Hyperlink"/>
                <w:bCs/>
                <w:noProof/>
                <w:lang w:val="id-ID"/>
              </w:rPr>
              <w:t>1.2</w:t>
            </w:r>
            <w:r w:rsidRPr="00DB23CB">
              <w:rPr>
                <w:rFonts w:asciiTheme="minorHAnsi" w:eastAsiaTheme="minorEastAsia" w:hAnsiTheme="minorHAnsi"/>
                <w:noProof/>
                <w:sz w:val="22"/>
              </w:rPr>
              <w:tab/>
            </w:r>
            <w:r w:rsidRPr="00DB23CB">
              <w:rPr>
                <w:rStyle w:val="Hyperlink"/>
                <w:bCs/>
                <w:noProof/>
                <w:lang w:val="id-ID"/>
              </w:rPr>
              <w:t>Aplikasi Dokumen</w:t>
            </w:r>
            <w:r w:rsidRPr="00DB23CB">
              <w:rPr>
                <w:noProof/>
                <w:webHidden/>
              </w:rPr>
              <w:tab/>
            </w:r>
            <w:r w:rsidRPr="00DB23CB">
              <w:rPr>
                <w:noProof/>
                <w:webHidden/>
              </w:rPr>
              <w:fldChar w:fldCharType="begin"/>
            </w:r>
            <w:r w:rsidRPr="00DB23CB">
              <w:rPr>
                <w:noProof/>
                <w:webHidden/>
              </w:rPr>
              <w:instrText xml:space="preserve"> PAGEREF _Toc143345284 \h </w:instrText>
            </w:r>
            <w:r w:rsidRPr="00DB23CB">
              <w:rPr>
                <w:noProof/>
                <w:webHidden/>
              </w:rPr>
            </w:r>
            <w:r w:rsidRPr="00DB23CB">
              <w:rPr>
                <w:noProof/>
                <w:webHidden/>
              </w:rPr>
              <w:fldChar w:fldCharType="separate"/>
            </w:r>
            <w:r w:rsidRPr="00DB23CB">
              <w:rPr>
                <w:noProof/>
                <w:webHidden/>
              </w:rPr>
              <w:t>4</w:t>
            </w:r>
            <w:r w:rsidRPr="00DB23CB">
              <w:rPr>
                <w:noProof/>
                <w:webHidden/>
              </w:rPr>
              <w:fldChar w:fldCharType="end"/>
            </w:r>
          </w:hyperlink>
        </w:p>
        <w:p w14:paraId="358539F0" w14:textId="77777777" w:rsidR="004A4124" w:rsidRPr="00DB23CB" w:rsidRDefault="004A4124" w:rsidP="004A4124">
          <w:pPr>
            <w:pStyle w:val="TOC2"/>
            <w:contextualSpacing/>
            <w:rPr>
              <w:rFonts w:asciiTheme="minorHAnsi" w:eastAsiaTheme="minorEastAsia" w:hAnsiTheme="minorHAnsi"/>
              <w:noProof/>
              <w:sz w:val="22"/>
            </w:rPr>
          </w:pPr>
          <w:hyperlink w:anchor="_Toc143345285" w:history="1">
            <w:r w:rsidRPr="00DB23CB">
              <w:rPr>
                <w:rStyle w:val="Hyperlink"/>
                <w:bCs/>
                <w:noProof/>
                <w:lang w:val="id-ID"/>
              </w:rPr>
              <w:t>1.3</w:t>
            </w:r>
            <w:r w:rsidRPr="00DB23CB">
              <w:rPr>
                <w:rFonts w:asciiTheme="minorHAnsi" w:eastAsiaTheme="minorEastAsia" w:hAnsiTheme="minorHAnsi"/>
                <w:noProof/>
                <w:sz w:val="22"/>
              </w:rPr>
              <w:tab/>
            </w:r>
            <w:r w:rsidRPr="00DB23CB">
              <w:rPr>
                <w:rStyle w:val="Hyperlink"/>
                <w:bCs/>
                <w:noProof/>
                <w:lang w:val="id-ID"/>
              </w:rPr>
              <w:t>Referensi</w:t>
            </w:r>
            <w:r w:rsidRPr="00DB23CB">
              <w:rPr>
                <w:noProof/>
                <w:webHidden/>
              </w:rPr>
              <w:tab/>
            </w:r>
            <w:r w:rsidRPr="00DB23CB">
              <w:rPr>
                <w:noProof/>
                <w:webHidden/>
              </w:rPr>
              <w:fldChar w:fldCharType="begin"/>
            </w:r>
            <w:r w:rsidRPr="00DB23CB">
              <w:rPr>
                <w:noProof/>
                <w:webHidden/>
              </w:rPr>
              <w:instrText xml:space="preserve"> PAGEREF _Toc143345285 \h </w:instrText>
            </w:r>
            <w:r w:rsidRPr="00DB23CB">
              <w:rPr>
                <w:noProof/>
                <w:webHidden/>
              </w:rPr>
            </w:r>
            <w:r w:rsidRPr="00DB23CB">
              <w:rPr>
                <w:noProof/>
                <w:webHidden/>
              </w:rPr>
              <w:fldChar w:fldCharType="separate"/>
            </w:r>
            <w:r w:rsidRPr="00DB23CB">
              <w:rPr>
                <w:noProof/>
                <w:webHidden/>
              </w:rPr>
              <w:t>4</w:t>
            </w:r>
            <w:r w:rsidRPr="00DB23CB">
              <w:rPr>
                <w:noProof/>
                <w:webHidden/>
              </w:rPr>
              <w:fldChar w:fldCharType="end"/>
            </w:r>
          </w:hyperlink>
        </w:p>
        <w:p w14:paraId="530C7E02" w14:textId="77777777" w:rsidR="004A4124" w:rsidRPr="00DB23CB" w:rsidRDefault="004A4124" w:rsidP="004A4124">
          <w:pPr>
            <w:pStyle w:val="TOC2"/>
            <w:contextualSpacing/>
            <w:rPr>
              <w:rFonts w:asciiTheme="minorHAnsi" w:eastAsiaTheme="minorEastAsia" w:hAnsiTheme="minorHAnsi"/>
              <w:noProof/>
              <w:sz w:val="22"/>
            </w:rPr>
          </w:pPr>
          <w:hyperlink w:anchor="_Toc143345286" w:history="1">
            <w:r w:rsidRPr="00DB23CB">
              <w:rPr>
                <w:rStyle w:val="Hyperlink"/>
                <w:bCs/>
                <w:noProof/>
                <w:lang w:val="id-ID"/>
              </w:rPr>
              <w:t>1.4</w:t>
            </w:r>
            <w:r w:rsidRPr="00DB23CB">
              <w:rPr>
                <w:rFonts w:asciiTheme="minorHAnsi" w:eastAsiaTheme="minorEastAsia" w:hAnsiTheme="minorHAnsi"/>
                <w:noProof/>
                <w:sz w:val="22"/>
              </w:rPr>
              <w:tab/>
            </w:r>
            <w:r w:rsidRPr="00DB23CB">
              <w:rPr>
                <w:rStyle w:val="Hyperlink"/>
                <w:bCs/>
                <w:noProof/>
                <w:lang w:val="id-ID"/>
              </w:rPr>
              <w:t>Daftar Singkatan</w:t>
            </w:r>
            <w:r w:rsidRPr="00DB23CB">
              <w:rPr>
                <w:noProof/>
                <w:webHidden/>
              </w:rPr>
              <w:tab/>
            </w:r>
            <w:r w:rsidRPr="00DB23CB">
              <w:rPr>
                <w:noProof/>
                <w:webHidden/>
              </w:rPr>
              <w:fldChar w:fldCharType="begin"/>
            </w:r>
            <w:r w:rsidRPr="00DB23CB">
              <w:rPr>
                <w:noProof/>
                <w:webHidden/>
              </w:rPr>
              <w:instrText xml:space="preserve"> PAGEREF _Toc143345286 \h </w:instrText>
            </w:r>
            <w:r w:rsidRPr="00DB23CB">
              <w:rPr>
                <w:noProof/>
                <w:webHidden/>
              </w:rPr>
            </w:r>
            <w:r w:rsidRPr="00DB23CB">
              <w:rPr>
                <w:noProof/>
                <w:webHidden/>
              </w:rPr>
              <w:fldChar w:fldCharType="separate"/>
            </w:r>
            <w:r w:rsidRPr="00DB23CB">
              <w:rPr>
                <w:noProof/>
                <w:webHidden/>
              </w:rPr>
              <w:t>5</w:t>
            </w:r>
            <w:r w:rsidRPr="00DB23CB">
              <w:rPr>
                <w:noProof/>
                <w:webHidden/>
              </w:rPr>
              <w:fldChar w:fldCharType="end"/>
            </w:r>
          </w:hyperlink>
        </w:p>
        <w:p w14:paraId="214AFA0E" w14:textId="77777777" w:rsidR="004A4124" w:rsidRPr="00DB23CB" w:rsidRDefault="004A4124" w:rsidP="004A4124">
          <w:pPr>
            <w:pStyle w:val="TOC1"/>
            <w:contextualSpacing/>
            <w:rPr>
              <w:rFonts w:asciiTheme="minorHAnsi" w:eastAsiaTheme="minorEastAsia" w:hAnsiTheme="minorHAnsi"/>
              <w:b w:val="0"/>
              <w:sz w:val="22"/>
              <w:lang w:val="en-US"/>
            </w:rPr>
          </w:pPr>
          <w:hyperlink w:anchor="_Toc143345287" w:history="1">
            <w:r w:rsidRPr="00DB23CB">
              <w:rPr>
                <w:rStyle w:val="Hyperlink"/>
                <w:b w:val="0"/>
              </w:rPr>
              <w:t>2.</w:t>
            </w:r>
            <w:r w:rsidRPr="00DB23CB">
              <w:rPr>
                <w:rFonts w:asciiTheme="minorHAnsi" w:eastAsiaTheme="minorEastAsia" w:hAnsiTheme="minorHAnsi"/>
                <w:b w:val="0"/>
                <w:sz w:val="22"/>
                <w:lang w:val="en-US"/>
              </w:rPr>
              <w:tab/>
            </w:r>
            <w:r w:rsidRPr="00DB23CB">
              <w:rPr>
                <w:rStyle w:val="Hyperlink"/>
                <w:b w:val="0"/>
                <w:lang w:val="en-US"/>
              </w:rPr>
              <w:t>SOLUSI DESAIN</w:t>
            </w:r>
            <w:r w:rsidRPr="00DB23CB">
              <w:rPr>
                <w:b w:val="0"/>
                <w:webHidden/>
              </w:rPr>
              <w:tab/>
            </w:r>
            <w:r w:rsidRPr="00DB23CB">
              <w:rPr>
                <w:b w:val="0"/>
                <w:webHidden/>
              </w:rPr>
              <w:fldChar w:fldCharType="begin"/>
            </w:r>
            <w:r w:rsidRPr="00DB23CB">
              <w:rPr>
                <w:b w:val="0"/>
                <w:webHidden/>
              </w:rPr>
              <w:instrText xml:space="preserve"> PAGEREF _Toc143345287 \h </w:instrText>
            </w:r>
            <w:r w:rsidRPr="00DB23CB">
              <w:rPr>
                <w:b w:val="0"/>
                <w:webHidden/>
              </w:rPr>
            </w:r>
            <w:r w:rsidRPr="00DB23CB">
              <w:rPr>
                <w:b w:val="0"/>
                <w:webHidden/>
              </w:rPr>
              <w:fldChar w:fldCharType="separate"/>
            </w:r>
            <w:r w:rsidRPr="00DB23CB">
              <w:rPr>
                <w:b w:val="0"/>
                <w:webHidden/>
              </w:rPr>
              <w:t>6</w:t>
            </w:r>
            <w:r w:rsidRPr="00DB23CB">
              <w:rPr>
                <w:b w:val="0"/>
                <w:webHidden/>
              </w:rPr>
              <w:fldChar w:fldCharType="end"/>
            </w:r>
          </w:hyperlink>
        </w:p>
        <w:p w14:paraId="5467B111" w14:textId="77777777" w:rsidR="004A4124" w:rsidRPr="00DB23CB" w:rsidRDefault="004A4124" w:rsidP="004A4124">
          <w:pPr>
            <w:pStyle w:val="TOC2"/>
            <w:contextualSpacing/>
            <w:rPr>
              <w:rFonts w:asciiTheme="minorHAnsi" w:eastAsiaTheme="minorEastAsia" w:hAnsiTheme="minorHAnsi"/>
              <w:noProof/>
              <w:sz w:val="22"/>
            </w:rPr>
          </w:pPr>
          <w:hyperlink w:anchor="_Toc143345288" w:history="1">
            <w:r w:rsidRPr="00DB23CB">
              <w:rPr>
                <w:rStyle w:val="Hyperlink"/>
                <w:noProof/>
              </w:rPr>
              <w:t>2.1</w:t>
            </w:r>
            <w:r w:rsidRPr="00DB23CB">
              <w:rPr>
                <w:rFonts w:asciiTheme="minorHAnsi" w:eastAsiaTheme="minorEastAsia" w:hAnsiTheme="minorHAnsi"/>
                <w:noProof/>
                <w:sz w:val="22"/>
              </w:rPr>
              <w:tab/>
            </w:r>
            <w:r w:rsidRPr="00DB23CB">
              <w:rPr>
                <w:rStyle w:val="Hyperlink"/>
                <w:noProof/>
              </w:rPr>
              <w:t>Solusi Desain 1</w:t>
            </w:r>
            <w:r w:rsidRPr="00DB23CB">
              <w:rPr>
                <w:noProof/>
                <w:webHidden/>
              </w:rPr>
              <w:tab/>
            </w:r>
            <w:r w:rsidRPr="00DB23CB">
              <w:rPr>
                <w:noProof/>
                <w:webHidden/>
              </w:rPr>
              <w:fldChar w:fldCharType="begin"/>
            </w:r>
            <w:r w:rsidRPr="00DB23CB">
              <w:rPr>
                <w:noProof/>
                <w:webHidden/>
              </w:rPr>
              <w:instrText xml:space="preserve"> PAGEREF _Toc143345288 \h </w:instrText>
            </w:r>
            <w:r w:rsidRPr="00DB23CB">
              <w:rPr>
                <w:noProof/>
                <w:webHidden/>
              </w:rPr>
            </w:r>
            <w:r w:rsidRPr="00DB23CB">
              <w:rPr>
                <w:noProof/>
                <w:webHidden/>
              </w:rPr>
              <w:fldChar w:fldCharType="separate"/>
            </w:r>
            <w:r w:rsidRPr="00DB23CB">
              <w:rPr>
                <w:noProof/>
                <w:webHidden/>
              </w:rPr>
              <w:t>6</w:t>
            </w:r>
            <w:r w:rsidRPr="00DB23CB">
              <w:rPr>
                <w:noProof/>
                <w:webHidden/>
              </w:rPr>
              <w:fldChar w:fldCharType="end"/>
            </w:r>
          </w:hyperlink>
        </w:p>
        <w:p w14:paraId="2900CC0B" w14:textId="77777777" w:rsidR="004A4124" w:rsidRPr="00DB23CB" w:rsidRDefault="004A4124" w:rsidP="004A4124">
          <w:pPr>
            <w:pStyle w:val="TOC2"/>
            <w:contextualSpacing/>
            <w:rPr>
              <w:rFonts w:asciiTheme="minorHAnsi" w:eastAsiaTheme="minorEastAsia" w:hAnsiTheme="minorHAnsi"/>
              <w:noProof/>
              <w:sz w:val="22"/>
            </w:rPr>
          </w:pPr>
          <w:hyperlink w:anchor="_Toc143345289" w:history="1">
            <w:r w:rsidRPr="00DB23CB">
              <w:rPr>
                <w:rStyle w:val="Hyperlink"/>
                <w:noProof/>
              </w:rPr>
              <w:t>2.2</w:t>
            </w:r>
            <w:r w:rsidRPr="00DB23CB">
              <w:rPr>
                <w:rFonts w:asciiTheme="minorHAnsi" w:eastAsiaTheme="minorEastAsia" w:hAnsiTheme="minorHAnsi"/>
                <w:noProof/>
                <w:sz w:val="22"/>
              </w:rPr>
              <w:tab/>
            </w:r>
            <w:r w:rsidRPr="00DB23CB">
              <w:rPr>
                <w:rStyle w:val="Hyperlink"/>
                <w:noProof/>
              </w:rPr>
              <w:t>Solusi Desain 2</w:t>
            </w:r>
            <w:r w:rsidRPr="00DB23CB">
              <w:rPr>
                <w:noProof/>
                <w:webHidden/>
              </w:rPr>
              <w:tab/>
            </w:r>
            <w:r w:rsidRPr="00DB23CB">
              <w:rPr>
                <w:noProof/>
                <w:webHidden/>
              </w:rPr>
              <w:fldChar w:fldCharType="begin"/>
            </w:r>
            <w:r w:rsidRPr="00DB23CB">
              <w:rPr>
                <w:noProof/>
                <w:webHidden/>
              </w:rPr>
              <w:instrText xml:space="preserve"> PAGEREF _Toc143345289 \h </w:instrText>
            </w:r>
            <w:r w:rsidRPr="00DB23CB">
              <w:rPr>
                <w:noProof/>
                <w:webHidden/>
              </w:rPr>
            </w:r>
            <w:r w:rsidRPr="00DB23CB">
              <w:rPr>
                <w:noProof/>
                <w:webHidden/>
              </w:rPr>
              <w:fldChar w:fldCharType="separate"/>
            </w:r>
            <w:r w:rsidRPr="00DB23CB">
              <w:rPr>
                <w:noProof/>
                <w:webHidden/>
              </w:rPr>
              <w:t>6</w:t>
            </w:r>
            <w:r w:rsidRPr="00DB23CB">
              <w:rPr>
                <w:noProof/>
                <w:webHidden/>
              </w:rPr>
              <w:fldChar w:fldCharType="end"/>
            </w:r>
          </w:hyperlink>
        </w:p>
        <w:p w14:paraId="1EA086EF" w14:textId="77777777" w:rsidR="004A4124" w:rsidRPr="00DB23CB" w:rsidRDefault="004A4124" w:rsidP="004A4124">
          <w:pPr>
            <w:pStyle w:val="TOC2"/>
            <w:contextualSpacing/>
            <w:rPr>
              <w:rFonts w:asciiTheme="minorHAnsi" w:eastAsiaTheme="minorEastAsia" w:hAnsiTheme="minorHAnsi"/>
              <w:noProof/>
              <w:sz w:val="22"/>
            </w:rPr>
          </w:pPr>
          <w:hyperlink w:anchor="_Toc143345290" w:history="1">
            <w:r w:rsidRPr="00DB23CB">
              <w:rPr>
                <w:rStyle w:val="Hyperlink"/>
                <w:noProof/>
              </w:rPr>
              <w:t>2.3</w:t>
            </w:r>
            <w:r w:rsidRPr="00DB23CB">
              <w:rPr>
                <w:rFonts w:asciiTheme="minorHAnsi" w:eastAsiaTheme="minorEastAsia" w:hAnsiTheme="minorHAnsi"/>
                <w:noProof/>
                <w:sz w:val="22"/>
              </w:rPr>
              <w:tab/>
            </w:r>
            <w:r w:rsidRPr="00DB23CB">
              <w:rPr>
                <w:rStyle w:val="Hyperlink"/>
                <w:noProof/>
              </w:rPr>
              <w:t>Solusi Desain 3</w:t>
            </w:r>
            <w:r w:rsidRPr="00DB23CB">
              <w:rPr>
                <w:noProof/>
                <w:webHidden/>
              </w:rPr>
              <w:tab/>
            </w:r>
            <w:r w:rsidRPr="00DB23CB">
              <w:rPr>
                <w:noProof/>
                <w:webHidden/>
              </w:rPr>
              <w:fldChar w:fldCharType="begin"/>
            </w:r>
            <w:r w:rsidRPr="00DB23CB">
              <w:rPr>
                <w:noProof/>
                <w:webHidden/>
              </w:rPr>
              <w:instrText xml:space="preserve"> PAGEREF _Toc143345290 \h </w:instrText>
            </w:r>
            <w:r w:rsidRPr="00DB23CB">
              <w:rPr>
                <w:noProof/>
                <w:webHidden/>
              </w:rPr>
            </w:r>
            <w:r w:rsidRPr="00DB23CB">
              <w:rPr>
                <w:noProof/>
                <w:webHidden/>
              </w:rPr>
              <w:fldChar w:fldCharType="separate"/>
            </w:r>
            <w:r w:rsidRPr="00DB23CB">
              <w:rPr>
                <w:noProof/>
                <w:webHidden/>
              </w:rPr>
              <w:t>6</w:t>
            </w:r>
            <w:r w:rsidRPr="00DB23CB">
              <w:rPr>
                <w:noProof/>
                <w:webHidden/>
              </w:rPr>
              <w:fldChar w:fldCharType="end"/>
            </w:r>
          </w:hyperlink>
        </w:p>
        <w:p w14:paraId="0F653680" w14:textId="77777777" w:rsidR="004A4124" w:rsidRPr="00DB23CB" w:rsidRDefault="004A4124" w:rsidP="004A4124">
          <w:pPr>
            <w:pStyle w:val="TOC1"/>
            <w:contextualSpacing/>
            <w:rPr>
              <w:rFonts w:asciiTheme="minorHAnsi" w:eastAsiaTheme="minorEastAsia" w:hAnsiTheme="minorHAnsi"/>
              <w:b w:val="0"/>
              <w:sz w:val="22"/>
              <w:lang w:val="en-US"/>
            </w:rPr>
          </w:pPr>
          <w:hyperlink w:anchor="_Toc143345291" w:history="1">
            <w:r w:rsidRPr="00DB23CB">
              <w:rPr>
                <w:rStyle w:val="Hyperlink"/>
                <w:b w:val="0"/>
              </w:rPr>
              <w:t>3.</w:t>
            </w:r>
            <w:r w:rsidRPr="00DB23CB">
              <w:rPr>
                <w:rFonts w:asciiTheme="minorHAnsi" w:eastAsiaTheme="minorEastAsia" w:hAnsiTheme="minorHAnsi"/>
                <w:b w:val="0"/>
                <w:sz w:val="22"/>
                <w:lang w:val="en-US"/>
              </w:rPr>
              <w:tab/>
            </w:r>
            <w:r w:rsidRPr="00DB23CB">
              <w:rPr>
                <w:rStyle w:val="Hyperlink"/>
                <w:b w:val="0"/>
                <w:lang w:val="en-US"/>
              </w:rPr>
              <w:t>PERANCANGAN</w:t>
            </w:r>
            <w:r w:rsidRPr="00DB23CB">
              <w:rPr>
                <w:b w:val="0"/>
                <w:webHidden/>
              </w:rPr>
              <w:tab/>
            </w:r>
            <w:r w:rsidRPr="00DB23CB">
              <w:rPr>
                <w:b w:val="0"/>
                <w:webHidden/>
              </w:rPr>
              <w:fldChar w:fldCharType="begin"/>
            </w:r>
            <w:r w:rsidRPr="00DB23CB">
              <w:rPr>
                <w:b w:val="0"/>
                <w:webHidden/>
              </w:rPr>
              <w:instrText xml:space="preserve"> PAGEREF _Toc143345291 \h </w:instrText>
            </w:r>
            <w:r w:rsidRPr="00DB23CB">
              <w:rPr>
                <w:b w:val="0"/>
                <w:webHidden/>
              </w:rPr>
            </w:r>
            <w:r w:rsidRPr="00DB23CB">
              <w:rPr>
                <w:b w:val="0"/>
                <w:webHidden/>
              </w:rPr>
              <w:fldChar w:fldCharType="separate"/>
            </w:r>
            <w:r w:rsidRPr="00DB23CB">
              <w:rPr>
                <w:b w:val="0"/>
                <w:webHidden/>
              </w:rPr>
              <w:t>7</w:t>
            </w:r>
            <w:r w:rsidRPr="00DB23CB">
              <w:rPr>
                <w:b w:val="0"/>
                <w:webHidden/>
              </w:rPr>
              <w:fldChar w:fldCharType="end"/>
            </w:r>
          </w:hyperlink>
        </w:p>
        <w:p w14:paraId="38E87E67" w14:textId="77777777" w:rsidR="004A4124" w:rsidRPr="00DB23CB" w:rsidRDefault="004A4124" w:rsidP="004A4124">
          <w:pPr>
            <w:pStyle w:val="TOC2"/>
            <w:contextualSpacing/>
            <w:rPr>
              <w:rFonts w:asciiTheme="minorHAnsi" w:eastAsiaTheme="minorEastAsia" w:hAnsiTheme="minorHAnsi"/>
              <w:noProof/>
              <w:sz w:val="22"/>
            </w:rPr>
          </w:pPr>
          <w:hyperlink w:anchor="_Toc143345292" w:history="1">
            <w:r w:rsidRPr="00DB23CB">
              <w:rPr>
                <w:rStyle w:val="Hyperlink"/>
                <w:noProof/>
              </w:rPr>
              <w:t>3.1</w:t>
            </w:r>
            <w:r w:rsidRPr="00DB23CB">
              <w:rPr>
                <w:rFonts w:asciiTheme="minorHAnsi" w:eastAsiaTheme="minorEastAsia" w:hAnsiTheme="minorHAnsi"/>
                <w:noProof/>
                <w:sz w:val="22"/>
              </w:rPr>
              <w:tab/>
            </w:r>
            <w:r w:rsidRPr="00DB23CB">
              <w:rPr>
                <w:rStyle w:val="Hyperlink"/>
                <w:noProof/>
              </w:rPr>
              <w:t>Arsitektur Sistem</w:t>
            </w:r>
            <w:r w:rsidRPr="00DB23CB">
              <w:rPr>
                <w:noProof/>
                <w:webHidden/>
              </w:rPr>
              <w:tab/>
            </w:r>
            <w:r w:rsidRPr="00DB23CB">
              <w:rPr>
                <w:noProof/>
                <w:webHidden/>
              </w:rPr>
              <w:fldChar w:fldCharType="begin"/>
            </w:r>
            <w:r w:rsidRPr="00DB23CB">
              <w:rPr>
                <w:noProof/>
                <w:webHidden/>
              </w:rPr>
              <w:instrText xml:space="preserve"> PAGEREF _Toc143345292 \h </w:instrText>
            </w:r>
            <w:r w:rsidRPr="00DB23CB">
              <w:rPr>
                <w:noProof/>
                <w:webHidden/>
              </w:rPr>
            </w:r>
            <w:r w:rsidRPr="00DB23CB">
              <w:rPr>
                <w:noProof/>
                <w:webHidden/>
              </w:rPr>
              <w:fldChar w:fldCharType="separate"/>
            </w:r>
            <w:r w:rsidRPr="00DB23CB">
              <w:rPr>
                <w:noProof/>
                <w:webHidden/>
              </w:rPr>
              <w:t>7</w:t>
            </w:r>
            <w:r w:rsidRPr="00DB23CB">
              <w:rPr>
                <w:noProof/>
                <w:webHidden/>
              </w:rPr>
              <w:fldChar w:fldCharType="end"/>
            </w:r>
          </w:hyperlink>
        </w:p>
        <w:p w14:paraId="4A460E35" w14:textId="77777777" w:rsidR="004A4124" w:rsidRPr="00DB23CB" w:rsidRDefault="004A4124" w:rsidP="004A4124">
          <w:pPr>
            <w:pStyle w:val="TOC2"/>
            <w:contextualSpacing/>
            <w:rPr>
              <w:rFonts w:asciiTheme="minorHAnsi" w:eastAsiaTheme="minorEastAsia" w:hAnsiTheme="minorHAnsi"/>
              <w:noProof/>
              <w:sz w:val="22"/>
            </w:rPr>
          </w:pPr>
          <w:hyperlink w:anchor="_Toc143345293" w:history="1">
            <w:r w:rsidRPr="00DB23CB">
              <w:rPr>
                <w:rStyle w:val="Hyperlink"/>
                <w:noProof/>
              </w:rPr>
              <w:t>3.2</w:t>
            </w:r>
            <w:r w:rsidRPr="00DB23CB">
              <w:rPr>
                <w:rFonts w:asciiTheme="minorHAnsi" w:eastAsiaTheme="minorEastAsia" w:hAnsiTheme="minorHAnsi"/>
                <w:noProof/>
                <w:sz w:val="22"/>
              </w:rPr>
              <w:tab/>
            </w:r>
            <w:r w:rsidRPr="00DB23CB">
              <w:rPr>
                <w:rStyle w:val="Hyperlink"/>
                <w:noProof/>
              </w:rPr>
              <w:t>Metode Verifikasi Akses</w:t>
            </w:r>
            <w:r w:rsidRPr="00DB23CB">
              <w:rPr>
                <w:noProof/>
                <w:webHidden/>
              </w:rPr>
              <w:tab/>
            </w:r>
            <w:r w:rsidRPr="00DB23CB">
              <w:rPr>
                <w:noProof/>
                <w:webHidden/>
              </w:rPr>
              <w:fldChar w:fldCharType="begin"/>
            </w:r>
            <w:r w:rsidRPr="00DB23CB">
              <w:rPr>
                <w:noProof/>
                <w:webHidden/>
              </w:rPr>
              <w:instrText xml:space="preserve"> PAGEREF _Toc143345293 \h </w:instrText>
            </w:r>
            <w:r w:rsidRPr="00DB23CB">
              <w:rPr>
                <w:noProof/>
                <w:webHidden/>
              </w:rPr>
            </w:r>
            <w:r w:rsidRPr="00DB23CB">
              <w:rPr>
                <w:noProof/>
                <w:webHidden/>
              </w:rPr>
              <w:fldChar w:fldCharType="separate"/>
            </w:r>
            <w:r w:rsidRPr="00DB23CB">
              <w:rPr>
                <w:noProof/>
                <w:webHidden/>
              </w:rPr>
              <w:t>7</w:t>
            </w:r>
            <w:r w:rsidRPr="00DB23CB">
              <w:rPr>
                <w:noProof/>
                <w:webHidden/>
              </w:rPr>
              <w:fldChar w:fldCharType="end"/>
            </w:r>
          </w:hyperlink>
        </w:p>
        <w:p w14:paraId="7C9BEA75" w14:textId="77777777" w:rsidR="004A4124" w:rsidRPr="00DB23CB" w:rsidRDefault="004A4124" w:rsidP="004A4124">
          <w:pPr>
            <w:pStyle w:val="TOC2"/>
            <w:contextualSpacing/>
            <w:rPr>
              <w:rFonts w:asciiTheme="minorHAnsi" w:eastAsiaTheme="minorEastAsia" w:hAnsiTheme="minorHAnsi"/>
              <w:noProof/>
              <w:sz w:val="22"/>
            </w:rPr>
          </w:pPr>
          <w:hyperlink w:anchor="_Toc143345294" w:history="1">
            <w:r w:rsidRPr="00DB23CB">
              <w:rPr>
                <w:rStyle w:val="Hyperlink"/>
                <w:noProof/>
              </w:rPr>
              <w:t>3.3</w:t>
            </w:r>
            <w:r w:rsidRPr="00DB23CB">
              <w:rPr>
                <w:rFonts w:asciiTheme="minorHAnsi" w:eastAsiaTheme="minorEastAsia" w:hAnsiTheme="minorHAnsi"/>
                <w:noProof/>
                <w:sz w:val="22"/>
              </w:rPr>
              <w:tab/>
            </w:r>
            <w:r w:rsidRPr="00DB23CB">
              <w:rPr>
                <w:rStyle w:val="Hyperlink"/>
                <w:noProof/>
              </w:rPr>
              <w:t>Perangkat Penguncian</w:t>
            </w:r>
            <w:r w:rsidRPr="00DB23CB">
              <w:rPr>
                <w:noProof/>
                <w:webHidden/>
              </w:rPr>
              <w:tab/>
            </w:r>
            <w:r w:rsidRPr="00DB23CB">
              <w:rPr>
                <w:noProof/>
                <w:webHidden/>
              </w:rPr>
              <w:fldChar w:fldCharType="begin"/>
            </w:r>
            <w:r w:rsidRPr="00DB23CB">
              <w:rPr>
                <w:noProof/>
                <w:webHidden/>
              </w:rPr>
              <w:instrText xml:space="preserve"> PAGEREF _Toc143345294 \h </w:instrText>
            </w:r>
            <w:r w:rsidRPr="00DB23CB">
              <w:rPr>
                <w:noProof/>
                <w:webHidden/>
              </w:rPr>
            </w:r>
            <w:r w:rsidRPr="00DB23CB">
              <w:rPr>
                <w:noProof/>
                <w:webHidden/>
              </w:rPr>
              <w:fldChar w:fldCharType="separate"/>
            </w:r>
            <w:r w:rsidRPr="00DB23CB">
              <w:rPr>
                <w:noProof/>
                <w:webHidden/>
              </w:rPr>
              <w:t>8</w:t>
            </w:r>
            <w:r w:rsidRPr="00DB23CB">
              <w:rPr>
                <w:noProof/>
                <w:webHidden/>
              </w:rPr>
              <w:fldChar w:fldCharType="end"/>
            </w:r>
          </w:hyperlink>
        </w:p>
        <w:p w14:paraId="047E773B" w14:textId="77777777" w:rsidR="004A4124" w:rsidRPr="00DB23CB" w:rsidRDefault="004A4124" w:rsidP="004A4124">
          <w:pPr>
            <w:pStyle w:val="TOC2"/>
            <w:contextualSpacing/>
            <w:rPr>
              <w:rFonts w:asciiTheme="minorHAnsi" w:eastAsiaTheme="minorEastAsia" w:hAnsiTheme="minorHAnsi"/>
              <w:noProof/>
              <w:sz w:val="22"/>
            </w:rPr>
          </w:pPr>
          <w:hyperlink w:anchor="_Toc143345295" w:history="1">
            <w:r w:rsidRPr="00DB23CB">
              <w:rPr>
                <w:rStyle w:val="Hyperlink"/>
                <w:noProof/>
              </w:rPr>
              <w:t>3.4</w:t>
            </w:r>
            <w:r w:rsidRPr="00DB23CB">
              <w:rPr>
                <w:rFonts w:asciiTheme="minorHAnsi" w:eastAsiaTheme="minorEastAsia" w:hAnsiTheme="minorHAnsi"/>
                <w:noProof/>
                <w:sz w:val="22"/>
              </w:rPr>
              <w:tab/>
            </w:r>
            <w:r w:rsidRPr="00DB23CB">
              <w:rPr>
                <w:rStyle w:val="Hyperlink"/>
                <w:noProof/>
              </w:rPr>
              <w:t>Komunikasi Dua Arah</w:t>
            </w:r>
            <w:r w:rsidRPr="00DB23CB">
              <w:rPr>
                <w:noProof/>
                <w:webHidden/>
              </w:rPr>
              <w:tab/>
            </w:r>
            <w:r w:rsidRPr="00DB23CB">
              <w:rPr>
                <w:noProof/>
                <w:webHidden/>
              </w:rPr>
              <w:fldChar w:fldCharType="begin"/>
            </w:r>
            <w:r w:rsidRPr="00DB23CB">
              <w:rPr>
                <w:noProof/>
                <w:webHidden/>
              </w:rPr>
              <w:instrText xml:space="preserve"> PAGEREF _Toc143345295 \h </w:instrText>
            </w:r>
            <w:r w:rsidRPr="00DB23CB">
              <w:rPr>
                <w:noProof/>
                <w:webHidden/>
              </w:rPr>
            </w:r>
            <w:r w:rsidRPr="00DB23CB">
              <w:rPr>
                <w:noProof/>
                <w:webHidden/>
              </w:rPr>
              <w:fldChar w:fldCharType="separate"/>
            </w:r>
            <w:r w:rsidRPr="00DB23CB">
              <w:rPr>
                <w:noProof/>
                <w:webHidden/>
              </w:rPr>
              <w:t>12</w:t>
            </w:r>
            <w:r w:rsidRPr="00DB23CB">
              <w:rPr>
                <w:noProof/>
                <w:webHidden/>
              </w:rPr>
              <w:fldChar w:fldCharType="end"/>
            </w:r>
          </w:hyperlink>
        </w:p>
        <w:p w14:paraId="02B0B521" w14:textId="77777777" w:rsidR="004A4124" w:rsidRPr="00DB23CB" w:rsidRDefault="004A4124" w:rsidP="004A4124">
          <w:pPr>
            <w:pStyle w:val="TOC2"/>
            <w:contextualSpacing/>
            <w:rPr>
              <w:rFonts w:asciiTheme="minorHAnsi" w:eastAsiaTheme="minorEastAsia" w:hAnsiTheme="minorHAnsi"/>
              <w:noProof/>
              <w:sz w:val="22"/>
            </w:rPr>
          </w:pPr>
          <w:hyperlink w:anchor="_Toc143345296" w:history="1">
            <w:r w:rsidRPr="00DB23CB">
              <w:rPr>
                <w:rStyle w:val="Hyperlink"/>
                <w:noProof/>
              </w:rPr>
              <w:t>3.5</w:t>
            </w:r>
            <w:r w:rsidRPr="00DB23CB">
              <w:rPr>
                <w:rFonts w:asciiTheme="minorHAnsi" w:eastAsiaTheme="minorEastAsia" w:hAnsiTheme="minorHAnsi"/>
                <w:noProof/>
                <w:sz w:val="22"/>
              </w:rPr>
              <w:tab/>
            </w:r>
            <w:r w:rsidRPr="00DB23CB">
              <w:rPr>
                <w:rStyle w:val="Hyperlink"/>
                <w:noProof/>
              </w:rPr>
              <w:t>Database</w:t>
            </w:r>
            <w:r w:rsidRPr="00DB23CB">
              <w:rPr>
                <w:noProof/>
                <w:webHidden/>
              </w:rPr>
              <w:tab/>
            </w:r>
            <w:r w:rsidRPr="00DB23CB">
              <w:rPr>
                <w:noProof/>
                <w:webHidden/>
              </w:rPr>
              <w:fldChar w:fldCharType="begin"/>
            </w:r>
            <w:r w:rsidRPr="00DB23CB">
              <w:rPr>
                <w:noProof/>
                <w:webHidden/>
              </w:rPr>
              <w:instrText xml:space="preserve"> PAGEREF _Toc143345296 \h </w:instrText>
            </w:r>
            <w:r w:rsidRPr="00DB23CB">
              <w:rPr>
                <w:noProof/>
                <w:webHidden/>
              </w:rPr>
            </w:r>
            <w:r w:rsidRPr="00DB23CB">
              <w:rPr>
                <w:noProof/>
                <w:webHidden/>
              </w:rPr>
              <w:fldChar w:fldCharType="separate"/>
            </w:r>
            <w:r w:rsidRPr="00DB23CB">
              <w:rPr>
                <w:noProof/>
                <w:webHidden/>
              </w:rPr>
              <w:t>14</w:t>
            </w:r>
            <w:r w:rsidRPr="00DB23CB">
              <w:rPr>
                <w:noProof/>
                <w:webHidden/>
              </w:rPr>
              <w:fldChar w:fldCharType="end"/>
            </w:r>
          </w:hyperlink>
        </w:p>
        <w:p w14:paraId="50216A49" w14:textId="77777777" w:rsidR="004A4124" w:rsidRPr="00DB23CB" w:rsidRDefault="004A4124" w:rsidP="004A4124">
          <w:pPr>
            <w:pStyle w:val="TOC2"/>
            <w:contextualSpacing/>
            <w:rPr>
              <w:rFonts w:asciiTheme="minorHAnsi" w:eastAsiaTheme="minorEastAsia" w:hAnsiTheme="minorHAnsi"/>
              <w:noProof/>
              <w:sz w:val="22"/>
            </w:rPr>
          </w:pPr>
          <w:hyperlink w:anchor="_Toc143345297" w:history="1">
            <w:r w:rsidRPr="00DB23CB">
              <w:rPr>
                <w:rStyle w:val="Hyperlink"/>
                <w:noProof/>
              </w:rPr>
              <w:t>3.6</w:t>
            </w:r>
            <w:r w:rsidRPr="00DB23CB">
              <w:rPr>
                <w:rFonts w:asciiTheme="minorHAnsi" w:eastAsiaTheme="minorEastAsia" w:hAnsiTheme="minorHAnsi"/>
                <w:noProof/>
                <w:sz w:val="22"/>
              </w:rPr>
              <w:tab/>
            </w:r>
            <w:r w:rsidRPr="00DB23CB">
              <w:rPr>
                <w:rStyle w:val="Hyperlink"/>
                <w:noProof/>
              </w:rPr>
              <w:t>Backend API</w:t>
            </w:r>
            <w:r w:rsidRPr="00DB23CB">
              <w:rPr>
                <w:noProof/>
                <w:webHidden/>
              </w:rPr>
              <w:tab/>
            </w:r>
            <w:r w:rsidRPr="00DB23CB">
              <w:rPr>
                <w:noProof/>
                <w:webHidden/>
              </w:rPr>
              <w:fldChar w:fldCharType="begin"/>
            </w:r>
            <w:r w:rsidRPr="00DB23CB">
              <w:rPr>
                <w:noProof/>
                <w:webHidden/>
              </w:rPr>
              <w:instrText xml:space="preserve"> PAGEREF _Toc143345297 \h </w:instrText>
            </w:r>
            <w:r w:rsidRPr="00DB23CB">
              <w:rPr>
                <w:noProof/>
                <w:webHidden/>
              </w:rPr>
            </w:r>
            <w:r w:rsidRPr="00DB23CB">
              <w:rPr>
                <w:noProof/>
                <w:webHidden/>
              </w:rPr>
              <w:fldChar w:fldCharType="separate"/>
            </w:r>
            <w:r w:rsidRPr="00DB23CB">
              <w:rPr>
                <w:noProof/>
                <w:webHidden/>
              </w:rPr>
              <w:t>15</w:t>
            </w:r>
            <w:r w:rsidRPr="00DB23CB">
              <w:rPr>
                <w:noProof/>
                <w:webHidden/>
              </w:rPr>
              <w:fldChar w:fldCharType="end"/>
            </w:r>
          </w:hyperlink>
        </w:p>
        <w:p w14:paraId="2CF74E4F" w14:textId="77777777" w:rsidR="004A4124" w:rsidRPr="00DB23CB" w:rsidRDefault="004A4124" w:rsidP="004A4124">
          <w:pPr>
            <w:pStyle w:val="TOC2"/>
            <w:contextualSpacing/>
            <w:rPr>
              <w:rFonts w:asciiTheme="minorHAnsi" w:eastAsiaTheme="minorEastAsia" w:hAnsiTheme="minorHAnsi"/>
              <w:noProof/>
              <w:sz w:val="22"/>
            </w:rPr>
          </w:pPr>
          <w:hyperlink w:anchor="_Toc143345298" w:history="1">
            <w:r w:rsidRPr="00DB23CB">
              <w:rPr>
                <w:rStyle w:val="Hyperlink"/>
                <w:noProof/>
              </w:rPr>
              <w:t>3.7</w:t>
            </w:r>
            <w:r w:rsidRPr="00DB23CB">
              <w:rPr>
                <w:rFonts w:asciiTheme="minorHAnsi" w:eastAsiaTheme="minorEastAsia" w:hAnsiTheme="minorHAnsi"/>
                <w:noProof/>
                <w:sz w:val="22"/>
              </w:rPr>
              <w:tab/>
            </w:r>
            <w:r w:rsidRPr="00DB23CB">
              <w:rPr>
                <w:rStyle w:val="Hyperlink"/>
                <w:noProof/>
              </w:rPr>
              <w:t>Aplikasi Mobile</w:t>
            </w:r>
            <w:r w:rsidRPr="00DB23CB">
              <w:rPr>
                <w:noProof/>
                <w:webHidden/>
              </w:rPr>
              <w:tab/>
            </w:r>
            <w:r w:rsidRPr="00DB23CB">
              <w:rPr>
                <w:noProof/>
                <w:webHidden/>
              </w:rPr>
              <w:fldChar w:fldCharType="begin"/>
            </w:r>
            <w:r w:rsidRPr="00DB23CB">
              <w:rPr>
                <w:noProof/>
                <w:webHidden/>
              </w:rPr>
              <w:instrText xml:space="preserve"> PAGEREF _Toc143345298 \h </w:instrText>
            </w:r>
            <w:r w:rsidRPr="00DB23CB">
              <w:rPr>
                <w:noProof/>
                <w:webHidden/>
              </w:rPr>
            </w:r>
            <w:r w:rsidRPr="00DB23CB">
              <w:rPr>
                <w:noProof/>
                <w:webHidden/>
              </w:rPr>
              <w:fldChar w:fldCharType="separate"/>
            </w:r>
            <w:r w:rsidRPr="00DB23CB">
              <w:rPr>
                <w:noProof/>
                <w:webHidden/>
              </w:rPr>
              <w:t>17</w:t>
            </w:r>
            <w:r w:rsidRPr="00DB23CB">
              <w:rPr>
                <w:noProof/>
                <w:webHidden/>
              </w:rPr>
              <w:fldChar w:fldCharType="end"/>
            </w:r>
          </w:hyperlink>
        </w:p>
        <w:p w14:paraId="26840ABC" w14:textId="77777777" w:rsidR="004A4124" w:rsidRPr="00DB23CB" w:rsidRDefault="004A4124" w:rsidP="004A4124">
          <w:pPr>
            <w:pStyle w:val="TOC2"/>
            <w:contextualSpacing/>
            <w:rPr>
              <w:rFonts w:asciiTheme="minorHAnsi" w:eastAsiaTheme="minorEastAsia" w:hAnsiTheme="minorHAnsi"/>
              <w:noProof/>
              <w:sz w:val="22"/>
            </w:rPr>
          </w:pPr>
          <w:hyperlink w:anchor="_Toc143345299" w:history="1">
            <w:r w:rsidRPr="00DB23CB">
              <w:rPr>
                <w:rStyle w:val="Hyperlink"/>
                <w:noProof/>
              </w:rPr>
              <w:t>3.8</w:t>
            </w:r>
            <w:r w:rsidRPr="00DB23CB">
              <w:rPr>
                <w:rFonts w:asciiTheme="minorHAnsi" w:eastAsiaTheme="minorEastAsia" w:hAnsiTheme="minorHAnsi"/>
                <w:noProof/>
                <w:sz w:val="22"/>
              </w:rPr>
              <w:tab/>
            </w:r>
            <w:r w:rsidRPr="00DB23CB">
              <w:rPr>
                <w:rStyle w:val="Hyperlink"/>
                <w:noProof/>
              </w:rPr>
              <w:t>Tampilan Website</w:t>
            </w:r>
            <w:r w:rsidRPr="00DB23CB">
              <w:rPr>
                <w:noProof/>
                <w:webHidden/>
              </w:rPr>
              <w:tab/>
            </w:r>
            <w:r w:rsidRPr="00DB23CB">
              <w:rPr>
                <w:noProof/>
                <w:webHidden/>
              </w:rPr>
              <w:fldChar w:fldCharType="begin"/>
            </w:r>
            <w:r w:rsidRPr="00DB23CB">
              <w:rPr>
                <w:noProof/>
                <w:webHidden/>
              </w:rPr>
              <w:instrText xml:space="preserve"> PAGEREF _Toc143345299 \h </w:instrText>
            </w:r>
            <w:r w:rsidRPr="00DB23CB">
              <w:rPr>
                <w:noProof/>
                <w:webHidden/>
              </w:rPr>
            </w:r>
            <w:r w:rsidRPr="00DB23CB">
              <w:rPr>
                <w:noProof/>
                <w:webHidden/>
              </w:rPr>
              <w:fldChar w:fldCharType="separate"/>
            </w:r>
            <w:r w:rsidRPr="00DB23CB">
              <w:rPr>
                <w:noProof/>
                <w:webHidden/>
              </w:rPr>
              <w:t>20</w:t>
            </w:r>
            <w:r w:rsidRPr="00DB23CB">
              <w:rPr>
                <w:noProof/>
                <w:webHidden/>
              </w:rPr>
              <w:fldChar w:fldCharType="end"/>
            </w:r>
          </w:hyperlink>
        </w:p>
        <w:p w14:paraId="329CA690" w14:textId="77777777" w:rsidR="004A4124" w:rsidRPr="00DB23CB" w:rsidRDefault="004A4124" w:rsidP="004A4124">
          <w:pPr>
            <w:pStyle w:val="TOC1"/>
            <w:contextualSpacing/>
            <w:rPr>
              <w:rFonts w:asciiTheme="minorHAnsi" w:eastAsiaTheme="minorEastAsia" w:hAnsiTheme="minorHAnsi"/>
              <w:b w:val="0"/>
              <w:sz w:val="22"/>
              <w:lang w:val="en-US"/>
            </w:rPr>
          </w:pPr>
          <w:hyperlink w:anchor="_Toc143345300" w:history="1">
            <w:r w:rsidRPr="00DB23CB">
              <w:rPr>
                <w:rStyle w:val="Hyperlink"/>
                <w:b w:val="0"/>
              </w:rPr>
              <w:t>4.</w:t>
            </w:r>
            <w:r w:rsidRPr="00DB23CB">
              <w:rPr>
                <w:rFonts w:asciiTheme="minorHAnsi" w:eastAsiaTheme="minorEastAsia" w:hAnsiTheme="minorHAnsi"/>
                <w:b w:val="0"/>
                <w:sz w:val="22"/>
                <w:lang w:val="en-US"/>
              </w:rPr>
              <w:tab/>
            </w:r>
            <w:r w:rsidRPr="00DB23CB">
              <w:rPr>
                <w:rStyle w:val="Hyperlink"/>
                <w:b w:val="0"/>
                <w:lang w:val="en-US"/>
              </w:rPr>
              <w:t>VERIFIKASI</w:t>
            </w:r>
            <w:r w:rsidRPr="00DB23CB">
              <w:rPr>
                <w:b w:val="0"/>
                <w:webHidden/>
              </w:rPr>
              <w:tab/>
            </w:r>
            <w:r w:rsidRPr="00DB23CB">
              <w:rPr>
                <w:b w:val="0"/>
                <w:webHidden/>
              </w:rPr>
              <w:fldChar w:fldCharType="begin"/>
            </w:r>
            <w:r w:rsidRPr="00DB23CB">
              <w:rPr>
                <w:b w:val="0"/>
                <w:webHidden/>
              </w:rPr>
              <w:instrText xml:space="preserve"> PAGEREF _Toc143345300 \h </w:instrText>
            </w:r>
            <w:r w:rsidRPr="00DB23CB">
              <w:rPr>
                <w:b w:val="0"/>
                <w:webHidden/>
              </w:rPr>
            </w:r>
            <w:r w:rsidRPr="00DB23CB">
              <w:rPr>
                <w:b w:val="0"/>
                <w:webHidden/>
              </w:rPr>
              <w:fldChar w:fldCharType="separate"/>
            </w:r>
            <w:r w:rsidRPr="00DB23CB">
              <w:rPr>
                <w:b w:val="0"/>
                <w:webHidden/>
              </w:rPr>
              <w:t>23</w:t>
            </w:r>
            <w:r w:rsidRPr="00DB23CB">
              <w:rPr>
                <w:b w:val="0"/>
                <w:webHidden/>
              </w:rPr>
              <w:fldChar w:fldCharType="end"/>
            </w:r>
          </w:hyperlink>
        </w:p>
        <w:p w14:paraId="3EAEBB1A" w14:textId="77777777" w:rsidR="004A4124" w:rsidRPr="00DB23CB" w:rsidRDefault="004A4124" w:rsidP="004A4124">
          <w:pPr>
            <w:pStyle w:val="TOC2"/>
            <w:contextualSpacing/>
            <w:rPr>
              <w:rFonts w:asciiTheme="minorHAnsi" w:eastAsiaTheme="minorEastAsia" w:hAnsiTheme="minorHAnsi"/>
              <w:noProof/>
              <w:sz w:val="22"/>
            </w:rPr>
          </w:pPr>
          <w:hyperlink w:anchor="_Toc143345301" w:history="1">
            <w:r w:rsidRPr="00DB23CB">
              <w:rPr>
                <w:rStyle w:val="Hyperlink"/>
                <w:noProof/>
              </w:rPr>
              <w:t>4.1</w:t>
            </w:r>
            <w:r w:rsidRPr="00DB23CB">
              <w:rPr>
                <w:rFonts w:asciiTheme="minorHAnsi" w:eastAsiaTheme="minorEastAsia" w:hAnsiTheme="minorHAnsi"/>
                <w:noProof/>
                <w:sz w:val="22"/>
              </w:rPr>
              <w:tab/>
            </w:r>
            <w:r w:rsidRPr="00DB23CB">
              <w:rPr>
                <w:rStyle w:val="Hyperlink"/>
                <w:noProof/>
              </w:rPr>
              <w:t>Komunikasi WiFi dan Bluetooth</w:t>
            </w:r>
            <w:r w:rsidRPr="00DB23CB">
              <w:rPr>
                <w:noProof/>
                <w:webHidden/>
              </w:rPr>
              <w:tab/>
            </w:r>
            <w:r w:rsidRPr="00DB23CB">
              <w:rPr>
                <w:noProof/>
                <w:webHidden/>
              </w:rPr>
              <w:fldChar w:fldCharType="begin"/>
            </w:r>
            <w:r w:rsidRPr="00DB23CB">
              <w:rPr>
                <w:noProof/>
                <w:webHidden/>
              </w:rPr>
              <w:instrText xml:space="preserve"> PAGEREF _Toc143345301 \h </w:instrText>
            </w:r>
            <w:r w:rsidRPr="00DB23CB">
              <w:rPr>
                <w:noProof/>
                <w:webHidden/>
              </w:rPr>
            </w:r>
            <w:r w:rsidRPr="00DB23CB">
              <w:rPr>
                <w:noProof/>
                <w:webHidden/>
              </w:rPr>
              <w:fldChar w:fldCharType="separate"/>
            </w:r>
            <w:r w:rsidRPr="00DB23CB">
              <w:rPr>
                <w:noProof/>
                <w:webHidden/>
              </w:rPr>
              <w:t>23</w:t>
            </w:r>
            <w:r w:rsidRPr="00DB23CB">
              <w:rPr>
                <w:noProof/>
                <w:webHidden/>
              </w:rPr>
              <w:fldChar w:fldCharType="end"/>
            </w:r>
          </w:hyperlink>
        </w:p>
        <w:p w14:paraId="504CB7A6" w14:textId="77777777" w:rsidR="004A4124" w:rsidRPr="00DB23CB" w:rsidRDefault="004A4124" w:rsidP="004A4124">
          <w:pPr>
            <w:pStyle w:val="TOC2"/>
            <w:contextualSpacing/>
            <w:rPr>
              <w:rFonts w:asciiTheme="minorHAnsi" w:eastAsiaTheme="minorEastAsia" w:hAnsiTheme="minorHAnsi"/>
              <w:noProof/>
              <w:sz w:val="22"/>
            </w:rPr>
          </w:pPr>
          <w:hyperlink w:anchor="_Toc143345302" w:history="1">
            <w:r w:rsidRPr="00DB23CB">
              <w:rPr>
                <w:rStyle w:val="Hyperlink"/>
                <w:noProof/>
              </w:rPr>
              <w:t>4.2</w:t>
            </w:r>
            <w:r w:rsidRPr="00DB23CB">
              <w:rPr>
                <w:rFonts w:asciiTheme="minorHAnsi" w:eastAsiaTheme="minorEastAsia" w:hAnsiTheme="minorHAnsi"/>
                <w:noProof/>
                <w:sz w:val="22"/>
              </w:rPr>
              <w:tab/>
            </w:r>
            <w:r w:rsidRPr="00DB23CB">
              <w:rPr>
                <w:rStyle w:val="Hyperlink"/>
                <w:noProof/>
              </w:rPr>
              <w:t>Backend API Laravel</w:t>
            </w:r>
            <w:r w:rsidRPr="00DB23CB">
              <w:rPr>
                <w:noProof/>
                <w:webHidden/>
              </w:rPr>
              <w:tab/>
            </w:r>
            <w:r w:rsidRPr="00DB23CB">
              <w:rPr>
                <w:noProof/>
                <w:webHidden/>
              </w:rPr>
              <w:fldChar w:fldCharType="begin"/>
            </w:r>
            <w:r w:rsidRPr="00DB23CB">
              <w:rPr>
                <w:noProof/>
                <w:webHidden/>
              </w:rPr>
              <w:instrText xml:space="preserve"> PAGEREF _Toc143345302 \h </w:instrText>
            </w:r>
            <w:r w:rsidRPr="00DB23CB">
              <w:rPr>
                <w:noProof/>
                <w:webHidden/>
              </w:rPr>
            </w:r>
            <w:r w:rsidRPr="00DB23CB">
              <w:rPr>
                <w:noProof/>
                <w:webHidden/>
              </w:rPr>
              <w:fldChar w:fldCharType="separate"/>
            </w:r>
            <w:r w:rsidRPr="00DB23CB">
              <w:rPr>
                <w:noProof/>
                <w:webHidden/>
              </w:rPr>
              <w:t>23</w:t>
            </w:r>
            <w:r w:rsidRPr="00DB23CB">
              <w:rPr>
                <w:noProof/>
                <w:webHidden/>
              </w:rPr>
              <w:fldChar w:fldCharType="end"/>
            </w:r>
          </w:hyperlink>
        </w:p>
        <w:p w14:paraId="2A2E4807" w14:textId="77777777" w:rsidR="004A4124" w:rsidRPr="00DB23CB" w:rsidRDefault="004A4124" w:rsidP="004A4124">
          <w:pPr>
            <w:pStyle w:val="TOC2"/>
            <w:contextualSpacing/>
            <w:rPr>
              <w:rFonts w:asciiTheme="minorHAnsi" w:eastAsiaTheme="minorEastAsia" w:hAnsiTheme="minorHAnsi"/>
              <w:noProof/>
              <w:sz w:val="22"/>
            </w:rPr>
          </w:pPr>
          <w:hyperlink w:anchor="_Toc143345303" w:history="1">
            <w:r w:rsidRPr="00DB23CB">
              <w:rPr>
                <w:rStyle w:val="Hyperlink"/>
                <w:noProof/>
              </w:rPr>
              <w:t>4.3</w:t>
            </w:r>
            <w:r w:rsidRPr="00DB23CB">
              <w:rPr>
                <w:rFonts w:asciiTheme="minorHAnsi" w:eastAsiaTheme="minorEastAsia" w:hAnsiTheme="minorHAnsi"/>
                <w:noProof/>
                <w:sz w:val="22"/>
              </w:rPr>
              <w:tab/>
            </w:r>
            <w:r w:rsidRPr="00DB23CB">
              <w:rPr>
                <w:rStyle w:val="Hyperlink"/>
                <w:noProof/>
              </w:rPr>
              <w:t>Kode QR</w:t>
            </w:r>
            <w:r w:rsidRPr="00DB23CB">
              <w:rPr>
                <w:noProof/>
                <w:webHidden/>
              </w:rPr>
              <w:tab/>
            </w:r>
            <w:r w:rsidRPr="00DB23CB">
              <w:rPr>
                <w:noProof/>
                <w:webHidden/>
              </w:rPr>
              <w:fldChar w:fldCharType="begin"/>
            </w:r>
            <w:r w:rsidRPr="00DB23CB">
              <w:rPr>
                <w:noProof/>
                <w:webHidden/>
              </w:rPr>
              <w:instrText xml:space="preserve"> PAGEREF _Toc143345303 \h </w:instrText>
            </w:r>
            <w:r w:rsidRPr="00DB23CB">
              <w:rPr>
                <w:noProof/>
                <w:webHidden/>
              </w:rPr>
            </w:r>
            <w:r w:rsidRPr="00DB23CB">
              <w:rPr>
                <w:noProof/>
                <w:webHidden/>
              </w:rPr>
              <w:fldChar w:fldCharType="separate"/>
            </w:r>
            <w:r w:rsidRPr="00DB23CB">
              <w:rPr>
                <w:noProof/>
                <w:webHidden/>
              </w:rPr>
              <w:t>24</w:t>
            </w:r>
            <w:r w:rsidRPr="00DB23CB">
              <w:rPr>
                <w:noProof/>
                <w:webHidden/>
              </w:rPr>
              <w:fldChar w:fldCharType="end"/>
            </w:r>
          </w:hyperlink>
        </w:p>
        <w:p w14:paraId="4C8DFD86" w14:textId="77777777" w:rsidR="004A4124" w:rsidRPr="00DB23CB" w:rsidRDefault="004A4124" w:rsidP="004A4124">
          <w:pPr>
            <w:pStyle w:val="TOC1"/>
            <w:contextualSpacing/>
            <w:rPr>
              <w:rFonts w:asciiTheme="minorHAnsi" w:eastAsiaTheme="minorEastAsia" w:hAnsiTheme="minorHAnsi"/>
              <w:b w:val="0"/>
              <w:sz w:val="22"/>
              <w:lang w:val="en-US"/>
            </w:rPr>
          </w:pPr>
          <w:hyperlink w:anchor="_Toc143345304" w:history="1">
            <w:r w:rsidRPr="00DB23CB">
              <w:rPr>
                <w:rStyle w:val="Hyperlink"/>
                <w:b w:val="0"/>
              </w:rPr>
              <w:t>5.</w:t>
            </w:r>
            <w:r w:rsidRPr="00DB23CB">
              <w:rPr>
                <w:rFonts w:asciiTheme="minorHAnsi" w:eastAsiaTheme="minorEastAsia" w:hAnsiTheme="minorHAnsi"/>
                <w:b w:val="0"/>
                <w:sz w:val="22"/>
                <w:lang w:val="en-US"/>
              </w:rPr>
              <w:tab/>
            </w:r>
            <w:r w:rsidRPr="00DB23CB">
              <w:rPr>
                <w:rStyle w:val="Hyperlink"/>
                <w:b w:val="0"/>
                <w:lang w:val="en-US"/>
              </w:rPr>
              <w:t>PENUTUP</w:t>
            </w:r>
            <w:r w:rsidRPr="00DB23CB">
              <w:rPr>
                <w:b w:val="0"/>
                <w:webHidden/>
              </w:rPr>
              <w:tab/>
            </w:r>
            <w:r w:rsidRPr="00DB23CB">
              <w:rPr>
                <w:b w:val="0"/>
                <w:webHidden/>
              </w:rPr>
              <w:fldChar w:fldCharType="begin"/>
            </w:r>
            <w:r w:rsidRPr="00DB23CB">
              <w:rPr>
                <w:b w:val="0"/>
                <w:webHidden/>
              </w:rPr>
              <w:instrText xml:space="preserve"> PAGEREF _Toc143345304 \h </w:instrText>
            </w:r>
            <w:r w:rsidRPr="00DB23CB">
              <w:rPr>
                <w:b w:val="0"/>
                <w:webHidden/>
              </w:rPr>
            </w:r>
            <w:r w:rsidRPr="00DB23CB">
              <w:rPr>
                <w:b w:val="0"/>
                <w:webHidden/>
              </w:rPr>
              <w:fldChar w:fldCharType="separate"/>
            </w:r>
            <w:r w:rsidRPr="00DB23CB">
              <w:rPr>
                <w:b w:val="0"/>
                <w:webHidden/>
              </w:rPr>
              <w:t>24</w:t>
            </w:r>
            <w:r w:rsidRPr="00DB23CB">
              <w:rPr>
                <w:b w:val="0"/>
                <w:webHidden/>
              </w:rPr>
              <w:fldChar w:fldCharType="end"/>
            </w:r>
          </w:hyperlink>
        </w:p>
        <w:p w14:paraId="55E43AE4" w14:textId="77777777" w:rsidR="002102FE" w:rsidRPr="00624B18" w:rsidRDefault="00783AA7" w:rsidP="004A4124">
          <w:pPr>
            <w:tabs>
              <w:tab w:val="right" w:leader="dot" w:pos="8931"/>
            </w:tabs>
            <w:contextualSpacing/>
            <w:rPr>
              <w:b/>
              <w:bCs/>
              <w:noProof/>
              <w:lang w:val="id-ID"/>
            </w:rPr>
            <w:sectPr w:rsidR="002102FE" w:rsidRPr="00624B18" w:rsidSect="007E41B7">
              <w:pgSz w:w="11907" w:h="16840" w:code="9"/>
              <w:pgMar w:top="1588" w:right="1531" w:bottom="1588" w:left="1701" w:header="720" w:footer="720" w:gutter="0"/>
              <w:cols w:space="720"/>
              <w:docGrid w:linePitch="360"/>
            </w:sectPr>
          </w:pPr>
          <w:r w:rsidRPr="00DB23CB">
            <w:rPr>
              <w:bCs/>
              <w:noProof/>
              <w:lang w:val="id-ID"/>
            </w:rPr>
            <w:fldChar w:fldCharType="end"/>
          </w:r>
        </w:p>
      </w:sdtContent>
    </w:sdt>
    <w:p w14:paraId="2FB411F3" w14:textId="42A5FD7B" w:rsidR="00783AA7" w:rsidRDefault="004C3502" w:rsidP="00EF7349">
      <w:pPr>
        <w:pStyle w:val="Heading1"/>
        <w:spacing w:before="0" w:after="0"/>
        <w:rPr>
          <w:rFonts w:ascii="Times New Roman" w:hAnsi="Times New Roman" w:cs="Times New Roman"/>
          <w:szCs w:val="24"/>
          <w:lang w:val="id-ID"/>
        </w:rPr>
      </w:pPr>
      <w:bookmarkStart w:id="5" w:name="_Toc104229989"/>
      <w:bookmarkStart w:id="6" w:name="_Toc104882778"/>
      <w:bookmarkStart w:id="7" w:name="_Toc96267920"/>
      <w:bookmarkStart w:id="8" w:name="_Toc143345281"/>
      <w:r w:rsidRPr="00624B18">
        <w:rPr>
          <w:rFonts w:ascii="Times New Roman" w:hAnsi="Times New Roman" w:cs="Times New Roman"/>
          <w:szCs w:val="24"/>
          <w:lang w:val="id-ID"/>
        </w:rPr>
        <w:lastRenderedPageBreak/>
        <w:t>Catatan Sejarah Perbaikan Dokumen</w:t>
      </w:r>
      <w:bookmarkEnd w:id="5"/>
      <w:bookmarkEnd w:id="6"/>
      <w:bookmarkEnd w:id="8"/>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373DC7E2" w:rsidR="009245AB" w:rsidRPr="00A40590" w:rsidRDefault="007B2D00" w:rsidP="00A40590">
            <w:pPr>
              <w:spacing w:before="120"/>
              <w:contextualSpacing/>
              <w:jc w:val="center"/>
              <w:rPr>
                <w:szCs w:val="24"/>
              </w:rPr>
            </w:pPr>
            <w:r>
              <w:rPr>
                <w:szCs w:val="24"/>
              </w:rPr>
              <w:t>10</w:t>
            </w:r>
            <w:r w:rsidR="00DC5CE0">
              <w:rPr>
                <w:szCs w:val="24"/>
              </w:rPr>
              <w:t xml:space="preserve"> April </w:t>
            </w:r>
            <w:r w:rsidR="00322BD3" w:rsidRPr="00A40590">
              <w:rPr>
                <w:szCs w:val="24"/>
              </w:rPr>
              <w:t>2023,</w:t>
            </w:r>
          </w:p>
          <w:p w14:paraId="06697345" w14:textId="77777777" w:rsidR="00A40590" w:rsidRDefault="00322BD3" w:rsidP="00A40590">
            <w:pPr>
              <w:spacing w:before="120"/>
              <w:contextualSpacing/>
              <w:jc w:val="center"/>
              <w:rPr>
                <w:szCs w:val="24"/>
              </w:rPr>
            </w:pPr>
            <w:r w:rsidRPr="00A40590">
              <w:rPr>
                <w:szCs w:val="24"/>
              </w:rPr>
              <w:t>oleh Henric Dhiki Wicaksono</w:t>
            </w:r>
            <w:r w:rsidR="00A40590">
              <w:rPr>
                <w:szCs w:val="24"/>
              </w:rPr>
              <w:t xml:space="preserve">, Novi Dianasari </w:t>
            </w:r>
          </w:p>
          <w:p w14:paraId="16594048" w14:textId="1677DBE3" w:rsidR="004C3502" w:rsidRPr="00A40590" w:rsidRDefault="00322BD3" w:rsidP="00A40590">
            <w:pPr>
              <w:spacing w:before="120"/>
              <w:contextualSpacing/>
              <w:jc w:val="center"/>
              <w:rPr>
                <w:szCs w:val="24"/>
                <w:lang w:val="id-ID"/>
              </w:rPr>
            </w:pPr>
            <w:r w:rsidRPr="00A40590">
              <w:rPr>
                <w:szCs w:val="24"/>
              </w:rPr>
              <w:t>dan Muhammad Khoiril Wafi.</w:t>
            </w:r>
          </w:p>
        </w:tc>
        <w:tc>
          <w:tcPr>
            <w:tcW w:w="3402" w:type="dxa"/>
          </w:tcPr>
          <w:p w14:paraId="7903C0B3" w14:textId="1E815CE5" w:rsidR="004C3502" w:rsidRPr="00A40590" w:rsidRDefault="009245AB" w:rsidP="00A40590">
            <w:pPr>
              <w:spacing w:before="120"/>
              <w:ind w:right="-144"/>
              <w:jc w:val="center"/>
              <w:rPr>
                <w:i/>
                <w:iCs/>
                <w:szCs w:val="24"/>
              </w:rPr>
            </w:pPr>
            <w:r w:rsidRPr="00A40590">
              <w:rPr>
                <w:i/>
                <w:iCs/>
                <w:szCs w:val="24"/>
              </w:rPr>
              <w:t xml:space="preserve">Draft </w:t>
            </w:r>
            <w:r w:rsidR="0030410A">
              <w:rPr>
                <w:szCs w:val="24"/>
              </w:rPr>
              <w:t>Dokumen B3</w:t>
            </w:r>
            <w:r w:rsidRPr="00A40590">
              <w:rPr>
                <w:szCs w:val="24"/>
              </w:rPr>
              <w:t>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9" w:name="_Toc104882779"/>
      <w:bookmarkStart w:id="10" w:name="_Toc143345282"/>
      <w:r w:rsidRPr="00624B18">
        <w:lastRenderedPageBreak/>
        <w:t>PENDAHULUAN</w:t>
      </w:r>
      <w:bookmarkEnd w:id="7"/>
      <w:bookmarkEnd w:id="9"/>
      <w:bookmarkEnd w:id="10"/>
    </w:p>
    <w:p w14:paraId="20F73621" w14:textId="77777777" w:rsidR="00783AA7" w:rsidRPr="00624B18" w:rsidRDefault="00783AA7" w:rsidP="00514B2F">
      <w:pPr>
        <w:pStyle w:val="Heading2"/>
        <w:numPr>
          <w:ilvl w:val="1"/>
          <w:numId w:val="1"/>
        </w:numPr>
        <w:spacing w:before="0"/>
        <w:ind w:left="709" w:hanging="709"/>
        <w:rPr>
          <w:b/>
          <w:bCs/>
          <w:lang w:val="id-ID"/>
        </w:rPr>
      </w:pPr>
      <w:bookmarkStart w:id="11" w:name="_Toc96267921"/>
      <w:bookmarkStart w:id="12" w:name="_Toc104882780"/>
      <w:bookmarkStart w:id="13" w:name="_Toc143345283"/>
      <w:r w:rsidRPr="00624B18">
        <w:rPr>
          <w:b/>
          <w:bCs/>
          <w:lang w:val="id-ID"/>
        </w:rPr>
        <w:t>Ringkasan Isi Dokumen</w:t>
      </w:r>
      <w:bookmarkEnd w:id="11"/>
      <w:bookmarkEnd w:id="12"/>
      <w:bookmarkEnd w:id="13"/>
    </w:p>
    <w:p w14:paraId="06454EDC" w14:textId="0F30896B" w:rsidR="00117EBF" w:rsidRDefault="0030410A" w:rsidP="0030410A">
      <w:pPr>
        <w:ind w:firstLine="709"/>
      </w:pPr>
      <w:r>
        <w:t>Dokumen ini berisi tentang uraian desain untuk merealisasikan produk  berupa “Sistem Keamanan Kunci Pintu Gedung Berbasis IoT”. Uraian desain terdisi dari pemilihan solusi yang digunakan dalam menyelesaikan permasalahan serta gambaran cara kerja dari semua fitur yang telah dijabarkan. Dokumen ini juga akan menjelaskan desain dari subsistem yang ada yaitu perangkat kunci pintu</w:t>
      </w:r>
      <w:r w:rsidR="008F49D7">
        <w:t>, sistem komunikasi</w:t>
      </w:r>
      <w:r>
        <w:t xml:space="preserve">, database, server, website dan aplikasi </w:t>
      </w:r>
      <w:r>
        <w:rPr>
          <w:i/>
        </w:rPr>
        <w:t>mobile</w:t>
      </w:r>
      <w:r>
        <w:t xml:space="preserve">. </w:t>
      </w:r>
      <w:r w:rsidR="008F49D7">
        <w:t>Desain subsistem meliputi pemilihan kerangka kerja serta algoritma yang akan digunakan dalam mengimplementasikan sistem tersebut.</w:t>
      </w:r>
    </w:p>
    <w:p w14:paraId="54147DE6" w14:textId="1A07739F" w:rsidR="008F49D7" w:rsidRPr="0030410A" w:rsidRDefault="008F49D7" w:rsidP="0030410A">
      <w:pPr>
        <w:ind w:firstLine="709"/>
      </w:pPr>
      <w:r>
        <w:t>Dokumen ini selanjutnya akan digunakan sebagai acuan dalam proses implementasi “Sistem Keamanan Kunci Pintu Gedung Berbasis IoT” serta sebagai bahan evaluasi pada proses pengembangan selanjutnya.</w:t>
      </w:r>
    </w:p>
    <w:p w14:paraId="6C911AD2" w14:textId="77777777" w:rsidR="0030410A" w:rsidRPr="0030410A" w:rsidRDefault="0030410A" w:rsidP="0030410A">
      <w:pPr>
        <w:ind w:firstLine="709"/>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4" w:name="_Toc96267922"/>
      <w:bookmarkStart w:id="15" w:name="_Toc104882781"/>
      <w:bookmarkStart w:id="16" w:name="_Toc143345284"/>
      <w:r w:rsidRPr="00624B18">
        <w:rPr>
          <w:b/>
          <w:bCs/>
          <w:lang w:val="id-ID"/>
        </w:rPr>
        <w:t>Aplikasi Dokumen</w:t>
      </w:r>
      <w:bookmarkEnd w:id="14"/>
      <w:bookmarkEnd w:id="15"/>
      <w:bookmarkEnd w:id="16"/>
    </w:p>
    <w:p w14:paraId="09100F02" w14:textId="6E88C979"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produk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047798" w:rsidRPr="00047798">
        <w:rPr>
          <w:i/>
          <w:iCs/>
          <w:lang w:val="id-ID"/>
        </w:rPr>
        <w:t>Internet of Things</w:t>
      </w:r>
      <w:r w:rsidR="0040437E">
        <w:t>”</w:t>
      </w:r>
      <w:r w:rsidR="00047798" w:rsidRPr="00047798">
        <w:t xml:space="preserve"> </w:t>
      </w:r>
      <w:r w:rsidRPr="00624B18">
        <w:rPr>
          <w:lang w:val="id-ID"/>
        </w:rPr>
        <w:t>untuk:</w:t>
      </w:r>
    </w:p>
    <w:p w14:paraId="700E65CB" w14:textId="381B994E" w:rsidR="00CE3D9A" w:rsidRDefault="008F49D7" w:rsidP="008F49D7">
      <w:pPr>
        <w:pStyle w:val="ListParagraph"/>
        <w:numPr>
          <w:ilvl w:val="0"/>
          <w:numId w:val="35"/>
        </w:numPr>
        <w:ind w:left="709"/>
      </w:pPr>
      <w:r>
        <w:t>Menjelaskan pemilihan desain sesuai dengan subsistem yang ada</w:t>
      </w:r>
      <w:r w:rsidR="008F01CF">
        <w:t>.</w:t>
      </w:r>
    </w:p>
    <w:p w14:paraId="4CBA103C" w14:textId="1F7DCC84" w:rsidR="008F49D7" w:rsidRDefault="008F01CF" w:rsidP="008F49D7">
      <w:pPr>
        <w:pStyle w:val="ListParagraph"/>
        <w:numPr>
          <w:ilvl w:val="0"/>
          <w:numId w:val="35"/>
        </w:numPr>
        <w:ind w:left="709"/>
      </w:pPr>
      <w:r>
        <w:t>Gambaran mengenai desain dan carakerja sistem.</w:t>
      </w:r>
    </w:p>
    <w:p w14:paraId="36B6D7B3" w14:textId="7EDC7680" w:rsidR="008F01CF" w:rsidRDefault="008F01CF" w:rsidP="008F49D7">
      <w:pPr>
        <w:pStyle w:val="ListParagraph"/>
        <w:numPr>
          <w:ilvl w:val="0"/>
          <w:numId w:val="35"/>
        </w:numPr>
        <w:ind w:left="709"/>
      </w:pPr>
      <w:r>
        <w:t>Menjelaskan standar-standar yang dipergunakan.</w:t>
      </w:r>
    </w:p>
    <w:p w14:paraId="233D39BB" w14:textId="1C92CB53" w:rsidR="008F01CF" w:rsidRDefault="008F01CF" w:rsidP="008F49D7">
      <w:pPr>
        <w:pStyle w:val="ListParagraph"/>
        <w:numPr>
          <w:ilvl w:val="0"/>
          <w:numId w:val="35"/>
        </w:numPr>
        <w:ind w:left="709"/>
      </w:pPr>
      <w:r>
        <w:t>Referensi komponen atau library yang digunakan.</w:t>
      </w:r>
    </w:p>
    <w:p w14:paraId="29758597" w14:textId="59D8D222" w:rsidR="008F01CF" w:rsidRDefault="008F01CF" w:rsidP="008F49D7">
      <w:pPr>
        <w:pStyle w:val="ListParagraph"/>
        <w:numPr>
          <w:ilvl w:val="0"/>
          <w:numId w:val="35"/>
        </w:numPr>
        <w:ind w:left="709"/>
      </w:pPr>
      <w:r>
        <w:t>Penjadi catatan proses pengerjaan dan revisi.</w:t>
      </w:r>
    </w:p>
    <w:p w14:paraId="623D043F" w14:textId="77777777" w:rsidR="008F01CF" w:rsidRPr="008F49D7" w:rsidRDefault="008F01CF" w:rsidP="008F01CF">
      <w:pPr>
        <w:pStyle w:val="ListParagraph"/>
        <w:ind w:left="709"/>
      </w:pPr>
    </w:p>
    <w:p w14:paraId="1EB3EF8E" w14:textId="16DEB56E" w:rsidR="00117EBF" w:rsidRPr="00B8693A" w:rsidRDefault="00FC3015" w:rsidP="00B8693A">
      <w:pPr>
        <w:pStyle w:val="ListParagraph"/>
        <w:ind w:left="0" w:firstLine="709"/>
      </w:pPr>
      <w:r>
        <w:rPr>
          <w:lang w:val="id-ID"/>
        </w:rPr>
        <w:t>Dokumen B</w:t>
      </w:r>
      <w:r>
        <w:t>3</w:t>
      </w:r>
      <w:r w:rsidR="00783AA7" w:rsidRPr="00624B18">
        <w:rPr>
          <w:lang w:val="id-ID"/>
        </w:rPr>
        <w:t>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77777777" w:rsidR="00783AA7" w:rsidRPr="00FD0362" w:rsidRDefault="00783AA7" w:rsidP="00514B2F">
      <w:pPr>
        <w:pStyle w:val="Heading2"/>
        <w:numPr>
          <w:ilvl w:val="1"/>
          <w:numId w:val="1"/>
        </w:numPr>
        <w:spacing w:before="0"/>
        <w:ind w:left="709" w:hanging="709"/>
        <w:rPr>
          <w:b/>
          <w:bCs/>
          <w:lang w:val="id-ID"/>
        </w:rPr>
      </w:pPr>
      <w:bookmarkStart w:id="17" w:name="_Toc96267923"/>
      <w:bookmarkStart w:id="18" w:name="_Toc104882782"/>
      <w:bookmarkStart w:id="19" w:name="_Toc143345285"/>
      <w:r w:rsidRPr="00FD0362">
        <w:rPr>
          <w:b/>
          <w:bCs/>
          <w:lang w:val="id-ID"/>
        </w:rPr>
        <w:t>Referensi</w:t>
      </w:r>
      <w:bookmarkEnd w:id="17"/>
      <w:bookmarkEnd w:id="18"/>
      <w:bookmarkEnd w:id="19"/>
    </w:p>
    <w:p w14:paraId="19C3B655" w14:textId="64EA2B79" w:rsidR="00145F23" w:rsidRPr="00145F23" w:rsidRDefault="00F67E59" w:rsidP="00145F23">
      <w:pPr>
        <w:widowControl w:val="0"/>
        <w:autoSpaceDE w:val="0"/>
        <w:autoSpaceDN w:val="0"/>
        <w:adjustRightInd w:val="0"/>
        <w:ind w:left="640" w:hanging="64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145F23" w:rsidRPr="00145F23">
        <w:rPr>
          <w:rFonts w:cs="Times New Roman"/>
          <w:noProof/>
          <w:szCs w:val="24"/>
        </w:rPr>
        <w:t>[1]</w:t>
      </w:r>
      <w:r w:rsidR="00145F23" w:rsidRPr="00145F23">
        <w:rPr>
          <w:rFonts w:cs="Times New Roman"/>
          <w:noProof/>
          <w:szCs w:val="24"/>
        </w:rPr>
        <w:tab/>
        <w:t>I. Hermawan, D. Arnaldy, P. Oktivasari, and D. A. Fachrudin, “Development of Intelligent Door Lock System for Room Management Using Multi Factor Authentication,” vol. 16, no. 1, pp. 1–14, 2023.</w:t>
      </w:r>
    </w:p>
    <w:p w14:paraId="043694F4" w14:textId="77777777" w:rsidR="00145F23" w:rsidRPr="00145F23" w:rsidRDefault="00145F23" w:rsidP="00145F23">
      <w:pPr>
        <w:widowControl w:val="0"/>
        <w:autoSpaceDE w:val="0"/>
        <w:autoSpaceDN w:val="0"/>
        <w:adjustRightInd w:val="0"/>
        <w:ind w:left="640" w:hanging="640"/>
        <w:rPr>
          <w:rFonts w:cs="Times New Roman"/>
          <w:noProof/>
          <w:szCs w:val="24"/>
        </w:rPr>
      </w:pPr>
      <w:r w:rsidRPr="00145F23">
        <w:rPr>
          <w:rFonts w:cs="Times New Roman"/>
          <w:noProof/>
          <w:szCs w:val="24"/>
        </w:rPr>
        <w:t>[2]</w:t>
      </w:r>
      <w:r w:rsidRPr="00145F23">
        <w:rPr>
          <w:rFonts w:cs="Times New Roman"/>
          <w:noProof/>
          <w:szCs w:val="24"/>
        </w:rPr>
        <w:tab/>
        <w:t xml:space="preserve">K. Y. Sun, Y. Pernando, and M. I. Safari, “Perancangan Sistem IoT pada Smart Door Lock Menggunakan Aplikasi BLYNK,” </w:t>
      </w:r>
      <w:r w:rsidRPr="00145F23">
        <w:rPr>
          <w:rFonts w:cs="Times New Roman"/>
          <w:i/>
          <w:iCs/>
          <w:noProof/>
          <w:szCs w:val="24"/>
        </w:rPr>
        <w:t>JUTSI (Jurnal Teknol. dan Sist. Informasi)</w:t>
      </w:r>
      <w:r w:rsidRPr="00145F23">
        <w:rPr>
          <w:rFonts w:cs="Times New Roman"/>
          <w:noProof/>
          <w:szCs w:val="24"/>
        </w:rPr>
        <w:t>, vol. 1, no. 3, pp. 289–296, 2021, doi: 10.33330/jutsi.v1i3.1360.</w:t>
      </w:r>
    </w:p>
    <w:p w14:paraId="3CFD0ADA" w14:textId="77777777" w:rsidR="00145F23" w:rsidRPr="00145F23" w:rsidRDefault="00145F23" w:rsidP="00145F23">
      <w:pPr>
        <w:widowControl w:val="0"/>
        <w:autoSpaceDE w:val="0"/>
        <w:autoSpaceDN w:val="0"/>
        <w:adjustRightInd w:val="0"/>
        <w:ind w:left="640" w:hanging="640"/>
        <w:rPr>
          <w:rFonts w:cs="Times New Roman"/>
          <w:noProof/>
          <w:szCs w:val="24"/>
        </w:rPr>
      </w:pPr>
      <w:r w:rsidRPr="00145F23">
        <w:rPr>
          <w:rFonts w:cs="Times New Roman"/>
          <w:noProof/>
          <w:szCs w:val="24"/>
        </w:rPr>
        <w:t>[3]</w:t>
      </w:r>
      <w:r w:rsidRPr="00145F23">
        <w:rPr>
          <w:rFonts w:cs="Times New Roman"/>
          <w:noProof/>
          <w:szCs w:val="24"/>
        </w:rPr>
        <w:tab/>
        <w:t xml:space="preserve">C. Asiminidis, G. Kokkonis, and S. Kontogiannis, “Database Systems Performance </w:t>
      </w:r>
      <w:r w:rsidRPr="00145F23">
        <w:rPr>
          <w:rFonts w:cs="Times New Roman"/>
          <w:noProof/>
          <w:szCs w:val="24"/>
        </w:rPr>
        <w:lastRenderedPageBreak/>
        <w:t xml:space="preserve">Evaluation for IoT Applications,” </w:t>
      </w:r>
      <w:r w:rsidRPr="00145F23">
        <w:rPr>
          <w:rFonts w:cs="Times New Roman"/>
          <w:i/>
          <w:iCs/>
          <w:noProof/>
          <w:szCs w:val="24"/>
        </w:rPr>
        <w:t>SSRN Electron. J.</w:t>
      </w:r>
      <w:r w:rsidRPr="00145F23">
        <w:rPr>
          <w:rFonts w:cs="Times New Roman"/>
          <w:noProof/>
          <w:szCs w:val="24"/>
        </w:rPr>
        <w:t>, no. November 2019, 2019, doi: 10.2139/ssrn.3360886.</w:t>
      </w:r>
    </w:p>
    <w:p w14:paraId="529623D9" w14:textId="77777777" w:rsidR="00145F23" w:rsidRPr="00145F23" w:rsidRDefault="00145F23" w:rsidP="00145F23">
      <w:pPr>
        <w:widowControl w:val="0"/>
        <w:autoSpaceDE w:val="0"/>
        <w:autoSpaceDN w:val="0"/>
        <w:adjustRightInd w:val="0"/>
        <w:ind w:left="640" w:hanging="640"/>
        <w:rPr>
          <w:rFonts w:cs="Times New Roman"/>
          <w:noProof/>
        </w:rPr>
      </w:pPr>
      <w:r w:rsidRPr="00145F23">
        <w:rPr>
          <w:rFonts w:cs="Times New Roman"/>
          <w:noProof/>
          <w:szCs w:val="24"/>
        </w:rPr>
        <w:t>[4]</w:t>
      </w:r>
      <w:r w:rsidRPr="00145F23">
        <w:rPr>
          <w:rFonts w:cs="Times New Roman"/>
          <w:noProof/>
          <w:szCs w:val="24"/>
        </w:rPr>
        <w:tab/>
        <w:t xml:space="preserve">N. A. Amir Hamzah, M. R. Abu Saad, W. Z. Wan Ismai, T. Bhunaeswari, and N. Z. Abd Rahman, “Development of A Prototype of An IoT Based Smart Home with Security System Flutter Mobile,” </w:t>
      </w:r>
      <w:r w:rsidRPr="00145F23">
        <w:rPr>
          <w:rFonts w:cs="Times New Roman"/>
          <w:i/>
          <w:iCs/>
          <w:noProof/>
          <w:szCs w:val="24"/>
        </w:rPr>
        <w:t>J. Eng. Technol. Appl. Phys.</w:t>
      </w:r>
      <w:r w:rsidRPr="00145F23">
        <w:rPr>
          <w:rFonts w:cs="Times New Roman"/>
          <w:noProof/>
          <w:szCs w:val="24"/>
        </w:rPr>
        <w:t>, vol. 1, no. 2, pp. 34–41, 2019, doi: 10.33093/jetap.2019.1.2.70.</w:t>
      </w:r>
    </w:p>
    <w:p w14:paraId="7D502530" w14:textId="72A67E24" w:rsidR="00D96BD6" w:rsidRPr="00D96BD6" w:rsidRDefault="00F67E59" w:rsidP="00145F23">
      <w:pPr>
        <w:widowControl w:val="0"/>
        <w:autoSpaceDE w:val="0"/>
        <w:autoSpaceDN w:val="0"/>
        <w:adjustRightInd w:val="0"/>
        <w:ind w:left="640" w:hanging="640"/>
      </w:pPr>
      <w:r>
        <w:rPr>
          <w:lang w:val="id-ID"/>
        </w:rPr>
        <w:fldChar w:fldCharType="end"/>
      </w:r>
    </w:p>
    <w:p w14:paraId="653BDB65" w14:textId="77777777" w:rsidR="00783AA7" w:rsidRPr="005A0251" w:rsidRDefault="00783AA7" w:rsidP="00514B2F">
      <w:pPr>
        <w:pStyle w:val="Heading2"/>
        <w:numPr>
          <w:ilvl w:val="1"/>
          <w:numId w:val="1"/>
        </w:numPr>
        <w:spacing w:before="0"/>
        <w:ind w:left="709" w:hanging="709"/>
        <w:rPr>
          <w:b/>
          <w:bCs/>
          <w:lang w:val="id-ID"/>
        </w:rPr>
      </w:pPr>
      <w:bookmarkStart w:id="20" w:name="_Toc96267924"/>
      <w:bookmarkStart w:id="21" w:name="_Toc104882783"/>
      <w:bookmarkStart w:id="22" w:name="_Toc143345286"/>
      <w:r w:rsidRPr="005A0251">
        <w:rPr>
          <w:b/>
          <w:bCs/>
          <w:lang w:val="id-ID"/>
        </w:rPr>
        <w:t>Daftar Singkatan</w:t>
      </w:r>
      <w:bookmarkEnd w:id="20"/>
      <w:bookmarkEnd w:id="21"/>
      <w:bookmarkEnd w:id="22"/>
    </w:p>
    <w:p w14:paraId="445CAE13" w14:textId="44D11FF1" w:rsidR="00783AA7" w:rsidRPr="00624B18" w:rsidRDefault="00783AA7" w:rsidP="00EF7349">
      <w:pPr>
        <w:pStyle w:val="Tabel"/>
        <w:rPr>
          <w:lang w:val="id-ID"/>
        </w:rPr>
      </w:pPr>
      <w:r w:rsidRPr="00E15191">
        <w:rPr>
          <w:b/>
          <w:bCs/>
          <w:lang w:val="id-ID"/>
        </w:rPr>
        <w:t xml:space="preserve">Tabel </w:t>
      </w:r>
      <w:r w:rsidR="00193D57" w:rsidRPr="00E15191">
        <w:rPr>
          <w:b/>
          <w:bCs/>
          <w:lang w:val="id-ID"/>
        </w:rPr>
        <w:t>1.1</w:t>
      </w:r>
      <w:r w:rsidRPr="005A0251">
        <w:rPr>
          <w:lang w:val="id-ID"/>
        </w:rPr>
        <w:t xml:space="preserve"> Daftar </w:t>
      </w:r>
      <w:r w:rsidR="00673C39">
        <w:rPr>
          <w:lang w:val="en-US"/>
        </w:rPr>
        <w:t>S</w:t>
      </w:r>
      <w:r w:rsidRPr="005A0251">
        <w:rPr>
          <w:lang w:val="id-ID"/>
        </w:rPr>
        <w:t>ingkatan</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6603B0">
            <w:pPr>
              <w:pStyle w:val="CellHeading"/>
              <w:spacing w:before="120" w:line="360" w:lineRule="auto"/>
              <w:jc w:val="left"/>
              <w:rPr>
                <w:lang w:val="fr-FR"/>
              </w:rPr>
            </w:pPr>
            <w:bookmarkStart w:id="23"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6603B0">
            <w:pPr>
              <w:pStyle w:val="CellHeading"/>
              <w:spacing w:before="120" w:line="360" w:lineRule="auto"/>
              <w:jc w:val="left"/>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5956AF">
            <w:pPr>
              <w:pStyle w:val="CellBody"/>
              <w:spacing w:before="120" w:line="360" w:lineRule="auto"/>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5956AF">
            <w:pPr>
              <w:pStyle w:val="CellBody"/>
              <w:spacing w:before="120" w:line="360" w:lineRule="auto"/>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5956AF">
            <w:pPr>
              <w:pStyle w:val="CellBody"/>
              <w:spacing w:before="120" w:line="360" w:lineRule="auto"/>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F46A8E" w:rsidRPr="00A767EE" w14:paraId="6C833A7D" w14:textId="77777777" w:rsidTr="005956AF">
        <w:trPr>
          <w:tblHeader/>
        </w:trPr>
        <w:tc>
          <w:tcPr>
            <w:tcW w:w="1908" w:type="dxa"/>
          </w:tcPr>
          <w:p w14:paraId="6FE340FE" w14:textId="2EAA4615" w:rsidR="00F46A8E" w:rsidRDefault="006603B0" w:rsidP="005956AF">
            <w:pPr>
              <w:pStyle w:val="CellBody"/>
              <w:spacing w:before="120" w:line="360" w:lineRule="auto"/>
            </w:pPr>
            <w:r>
              <w:t>ACL</w:t>
            </w:r>
          </w:p>
        </w:tc>
        <w:tc>
          <w:tcPr>
            <w:tcW w:w="6739" w:type="dxa"/>
          </w:tcPr>
          <w:p w14:paraId="7C413460" w14:textId="5238E695" w:rsidR="00F46A8E" w:rsidRDefault="006603B0" w:rsidP="005956AF">
            <w:pPr>
              <w:pStyle w:val="CellBody"/>
              <w:spacing w:before="120" w:line="360" w:lineRule="auto"/>
              <w:rPr>
                <w:i/>
                <w:iCs/>
              </w:rPr>
            </w:pPr>
            <w:r>
              <w:rPr>
                <w:i/>
                <w:iCs/>
              </w:rPr>
              <w:t>Access Control List</w:t>
            </w:r>
            <w:r w:rsidR="00F46A8E" w:rsidRPr="00F46A8E">
              <w:rPr>
                <w:i/>
                <w:iCs/>
              </w:rPr>
              <w:t xml:space="preserve"> </w:t>
            </w:r>
          </w:p>
        </w:tc>
      </w:tr>
      <w:tr w:rsidR="004F5FFC" w:rsidRPr="00A767EE" w14:paraId="4845E45D" w14:textId="77777777" w:rsidTr="005956AF">
        <w:trPr>
          <w:tblHeader/>
        </w:trPr>
        <w:tc>
          <w:tcPr>
            <w:tcW w:w="1908" w:type="dxa"/>
          </w:tcPr>
          <w:p w14:paraId="7DD81F13" w14:textId="6A4B6E86" w:rsidR="004F5FFC" w:rsidRDefault="004F5FFC" w:rsidP="005956AF">
            <w:pPr>
              <w:pStyle w:val="CellBody"/>
              <w:spacing w:before="120" w:line="360" w:lineRule="auto"/>
            </w:pPr>
            <w:r>
              <w:t>HTTPS</w:t>
            </w:r>
          </w:p>
        </w:tc>
        <w:tc>
          <w:tcPr>
            <w:tcW w:w="6739" w:type="dxa"/>
          </w:tcPr>
          <w:p w14:paraId="672D19DB" w14:textId="189D96EE" w:rsidR="004F5FFC" w:rsidRPr="00F46A8E" w:rsidRDefault="004F5FFC" w:rsidP="005956AF">
            <w:pPr>
              <w:pStyle w:val="CellBody"/>
              <w:spacing w:before="120" w:line="360" w:lineRule="auto"/>
              <w:rPr>
                <w:i/>
                <w:iCs/>
              </w:rPr>
            </w:pPr>
            <w:r w:rsidRPr="004F5FFC">
              <w:rPr>
                <w:bCs/>
                <w:i/>
                <w:iCs/>
              </w:rPr>
              <w:t>Hypertext Transfer Protocol Secure</w:t>
            </w:r>
          </w:p>
        </w:tc>
      </w:tr>
      <w:tr w:rsidR="00B804D1" w:rsidRPr="00A767EE" w14:paraId="759F2DD4" w14:textId="77777777" w:rsidTr="005956AF">
        <w:trPr>
          <w:tblHeader/>
        </w:trPr>
        <w:tc>
          <w:tcPr>
            <w:tcW w:w="1908" w:type="dxa"/>
          </w:tcPr>
          <w:p w14:paraId="4AC26E3A" w14:textId="5EF08222" w:rsidR="00B804D1" w:rsidRDefault="006603B0" w:rsidP="005956AF">
            <w:pPr>
              <w:pStyle w:val="CellBody"/>
              <w:spacing w:before="120" w:line="360" w:lineRule="auto"/>
            </w:pPr>
            <w:r>
              <w:t>I</w:t>
            </w:r>
            <w:r w:rsidR="00B804D1">
              <w:t>OS</w:t>
            </w:r>
          </w:p>
        </w:tc>
        <w:tc>
          <w:tcPr>
            <w:tcW w:w="6739" w:type="dxa"/>
          </w:tcPr>
          <w:p w14:paraId="200B894E" w14:textId="72ABB32A" w:rsidR="00B804D1" w:rsidRPr="004F5FFC" w:rsidRDefault="00B804D1" w:rsidP="005956AF">
            <w:pPr>
              <w:pStyle w:val="CellBody"/>
              <w:spacing w:before="120" w:line="360" w:lineRule="auto"/>
              <w:rPr>
                <w:bCs/>
                <w:i/>
                <w:iCs/>
              </w:rPr>
            </w:pPr>
            <w:r w:rsidRPr="00B804D1">
              <w:rPr>
                <w:bCs/>
                <w:i/>
                <w:iCs/>
              </w:rPr>
              <w:t>iPhone Operating System</w:t>
            </w:r>
          </w:p>
        </w:tc>
      </w:tr>
      <w:tr w:rsidR="007F29FF" w:rsidRPr="00A767EE" w14:paraId="399E0CB1" w14:textId="77777777" w:rsidTr="005956AF">
        <w:trPr>
          <w:tblHeader/>
        </w:trPr>
        <w:tc>
          <w:tcPr>
            <w:tcW w:w="1908" w:type="dxa"/>
          </w:tcPr>
          <w:p w14:paraId="46E82884" w14:textId="72DA9DA9" w:rsidR="007F29FF" w:rsidRDefault="007F29FF" w:rsidP="005956AF">
            <w:pPr>
              <w:pStyle w:val="CellBody"/>
              <w:spacing w:before="120" w:line="360" w:lineRule="auto"/>
            </w:pPr>
            <w:r>
              <w:t xml:space="preserve">PC </w:t>
            </w:r>
          </w:p>
        </w:tc>
        <w:tc>
          <w:tcPr>
            <w:tcW w:w="6739" w:type="dxa"/>
          </w:tcPr>
          <w:p w14:paraId="53673661" w14:textId="361C6A15" w:rsidR="007F29FF" w:rsidRPr="00B804D1" w:rsidRDefault="007F29FF" w:rsidP="005956AF">
            <w:pPr>
              <w:pStyle w:val="CellBody"/>
              <w:spacing w:before="120" w:line="360" w:lineRule="auto"/>
              <w:rPr>
                <w:bCs/>
                <w:i/>
                <w:iCs/>
              </w:rPr>
            </w:pPr>
            <w:r>
              <w:rPr>
                <w:bCs/>
                <w:i/>
                <w:iCs/>
              </w:rPr>
              <w:t>Personal Computer</w:t>
            </w:r>
          </w:p>
        </w:tc>
      </w:tr>
      <w:tr w:rsidR="00341942" w:rsidRPr="00A767EE" w14:paraId="39244BDD" w14:textId="77777777" w:rsidTr="005956AF">
        <w:trPr>
          <w:tblHeader/>
        </w:trPr>
        <w:tc>
          <w:tcPr>
            <w:tcW w:w="1908" w:type="dxa"/>
          </w:tcPr>
          <w:p w14:paraId="4D1FB9AD" w14:textId="478FE130" w:rsidR="00341942" w:rsidRDefault="00341942" w:rsidP="005956AF">
            <w:pPr>
              <w:pStyle w:val="CellBody"/>
              <w:spacing w:before="120" w:line="360" w:lineRule="auto"/>
            </w:pPr>
            <w:r>
              <w:t>IDE</w:t>
            </w:r>
          </w:p>
        </w:tc>
        <w:tc>
          <w:tcPr>
            <w:tcW w:w="6739" w:type="dxa"/>
          </w:tcPr>
          <w:p w14:paraId="5522F52B" w14:textId="171F4F00" w:rsidR="00341942" w:rsidRDefault="00341942" w:rsidP="005956AF">
            <w:pPr>
              <w:pStyle w:val="CellBody"/>
              <w:spacing w:before="120" w:line="360" w:lineRule="auto"/>
              <w:rPr>
                <w:bCs/>
                <w:i/>
                <w:iCs/>
              </w:rPr>
            </w:pPr>
            <w:r w:rsidRPr="00341942">
              <w:rPr>
                <w:i/>
                <w:iCs/>
                <w:shd w:val="clear" w:color="auto" w:fill="FFFFFF"/>
              </w:rPr>
              <w:t>Integrated Development Environment</w:t>
            </w:r>
          </w:p>
        </w:tc>
      </w:tr>
      <w:tr w:rsidR="00341942" w:rsidRPr="00A767EE" w14:paraId="7F65A581" w14:textId="77777777" w:rsidTr="005956AF">
        <w:trPr>
          <w:tblHeader/>
        </w:trPr>
        <w:tc>
          <w:tcPr>
            <w:tcW w:w="1908" w:type="dxa"/>
          </w:tcPr>
          <w:p w14:paraId="3312FB39" w14:textId="779A718A" w:rsidR="00341942" w:rsidRDefault="00341942" w:rsidP="005956AF">
            <w:pPr>
              <w:pStyle w:val="CellBody"/>
              <w:spacing w:before="120" w:line="360" w:lineRule="auto"/>
            </w:pPr>
            <w:r>
              <w:t>PCB</w:t>
            </w:r>
          </w:p>
        </w:tc>
        <w:tc>
          <w:tcPr>
            <w:tcW w:w="6739" w:type="dxa"/>
          </w:tcPr>
          <w:p w14:paraId="7A3C8921" w14:textId="0FB7BB67" w:rsidR="00341942" w:rsidRPr="00341942" w:rsidRDefault="00341942" w:rsidP="005956AF">
            <w:pPr>
              <w:pStyle w:val="CellBody"/>
              <w:spacing w:before="120" w:line="360" w:lineRule="auto"/>
              <w:rPr>
                <w:i/>
                <w:iCs/>
                <w:shd w:val="clear" w:color="auto" w:fill="FFFFFF"/>
              </w:rPr>
            </w:pPr>
            <w:r w:rsidRPr="00341942">
              <w:rPr>
                <w:i/>
                <w:iCs/>
              </w:rPr>
              <w:t>Printed Circuit Board</w:t>
            </w:r>
          </w:p>
        </w:tc>
      </w:tr>
      <w:tr w:rsidR="004728AB" w:rsidRPr="00A767EE" w14:paraId="6B1D46E4" w14:textId="77777777" w:rsidTr="005956AF">
        <w:trPr>
          <w:tblHeader/>
        </w:trPr>
        <w:tc>
          <w:tcPr>
            <w:tcW w:w="1908" w:type="dxa"/>
          </w:tcPr>
          <w:p w14:paraId="32EC4308" w14:textId="12D6EBC9" w:rsidR="004728AB" w:rsidRDefault="004728AB" w:rsidP="005956AF">
            <w:pPr>
              <w:pStyle w:val="CellBody"/>
              <w:spacing w:before="120" w:line="360" w:lineRule="auto"/>
            </w:pPr>
            <w:r>
              <w:t>UI</w:t>
            </w:r>
          </w:p>
        </w:tc>
        <w:tc>
          <w:tcPr>
            <w:tcW w:w="6739" w:type="dxa"/>
          </w:tcPr>
          <w:p w14:paraId="2CD4646C" w14:textId="0A33BEEC" w:rsidR="004728AB" w:rsidRPr="002C6EB9" w:rsidRDefault="004728AB" w:rsidP="005956AF">
            <w:pPr>
              <w:pStyle w:val="CellBody"/>
              <w:spacing w:before="120" w:line="360" w:lineRule="auto"/>
              <w:rPr>
                <w:i/>
                <w:iCs/>
              </w:rPr>
            </w:pPr>
            <w:r w:rsidRPr="004728AB">
              <w:rPr>
                <w:bCs/>
                <w:i/>
                <w:iCs/>
                <w:lang w:val="id-ID"/>
              </w:rPr>
              <w:t>User Interface</w:t>
            </w:r>
          </w:p>
        </w:tc>
      </w:tr>
      <w:tr w:rsidR="00AB6AE0" w:rsidRPr="00A767EE" w14:paraId="719779C0" w14:textId="77777777" w:rsidTr="005956AF">
        <w:trPr>
          <w:tblHeader/>
        </w:trPr>
        <w:tc>
          <w:tcPr>
            <w:tcW w:w="1908" w:type="dxa"/>
          </w:tcPr>
          <w:p w14:paraId="1DF759B5" w14:textId="70D6C6F2" w:rsidR="00AB6AE0" w:rsidRDefault="00AB6AE0" w:rsidP="005956AF">
            <w:pPr>
              <w:pStyle w:val="CellBody"/>
              <w:spacing w:before="120" w:line="360" w:lineRule="auto"/>
            </w:pPr>
            <w:r>
              <w:t>QR-</w:t>
            </w:r>
            <w:r w:rsidRPr="00AB6AE0">
              <w:rPr>
                <w:i/>
                <w:iCs/>
              </w:rPr>
              <w:t>Code</w:t>
            </w:r>
          </w:p>
        </w:tc>
        <w:tc>
          <w:tcPr>
            <w:tcW w:w="6739" w:type="dxa"/>
          </w:tcPr>
          <w:p w14:paraId="3539484D" w14:textId="6929CD79" w:rsidR="00AB6AE0" w:rsidRPr="0065323B" w:rsidRDefault="00AB6AE0" w:rsidP="005956AF">
            <w:pPr>
              <w:pStyle w:val="CellBody"/>
              <w:spacing w:before="120" w:line="360" w:lineRule="auto"/>
              <w:rPr>
                <w:bCs/>
                <w:i/>
                <w:iCs/>
                <w:lang w:val="id-ID"/>
              </w:rPr>
            </w:pPr>
            <w:r w:rsidRPr="00AB6AE0">
              <w:rPr>
                <w:bCs/>
                <w:i/>
                <w:iCs/>
              </w:rPr>
              <w:t>Quick Response Code</w:t>
            </w:r>
          </w:p>
        </w:tc>
      </w:tr>
      <w:tr w:rsidR="000B10A5" w:rsidRPr="00A767EE" w14:paraId="7E0CE832" w14:textId="77777777" w:rsidTr="00800A28">
        <w:trPr>
          <w:tblHeader/>
        </w:trPr>
        <w:tc>
          <w:tcPr>
            <w:tcW w:w="1908" w:type="dxa"/>
            <w:tcBorders>
              <w:bottom w:val="single" w:sz="4" w:space="0" w:color="auto"/>
            </w:tcBorders>
          </w:tcPr>
          <w:p w14:paraId="3016F829" w14:textId="378AE23C" w:rsidR="000B10A5" w:rsidRDefault="000B10A5" w:rsidP="005956AF">
            <w:pPr>
              <w:pStyle w:val="CellBody"/>
              <w:spacing w:before="120" w:line="360" w:lineRule="auto"/>
            </w:pPr>
            <w:r>
              <w:t>SSL/TLS</w:t>
            </w:r>
          </w:p>
        </w:tc>
        <w:tc>
          <w:tcPr>
            <w:tcW w:w="6739" w:type="dxa"/>
            <w:tcBorders>
              <w:bottom w:val="single" w:sz="4" w:space="0" w:color="auto"/>
            </w:tcBorders>
          </w:tcPr>
          <w:p w14:paraId="7C3AFD1B" w14:textId="3FADAC49" w:rsidR="000B10A5" w:rsidRPr="000B10A5" w:rsidRDefault="000B10A5" w:rsidP="005956AF">
            <w:pPr>
              <w:pStyle w:val="CellBody"/>
              <w:spacing w:before="120" w:line="360" w:lineRule="auto"/>
              <w:rPr>
                <w:bCs/>
                <w:i/>
                <w:iCs/>
              </w:rPr>
            </w:pPr>
            <w:r w:rsidRPr="000B10A5">
              <w:rPr>
                <w:bCs/>
                <w:i/>
                <w:iCs/>
              </w:rPr>
              <w:t>Secure Sockets Layer/Transport Layer Security</w:t>
            </w:r>
          </w:p>
        </w:tc>
      </w:tr>
    </w:tbl>
    <w:p w14:paraId="06462842" w14:textId="77777777" w:rsidR="00B8693A" w:rsidRDefault="00B8693A" w:rsidP="00EF7349">
      <w:pPr>
        <w:rPr>
          <w:szCs w:val="24"/>
        </w:rPr>
      </w:pPr>
    </w:p>
    <w:p w14:paraId="1216B572" w14:textId="77777777" w:rsidR="00B8693A" w:rsidRDefault="00B8693A" w:rsidP="00EF7349">
      <w:pPr>
        <w:rPr>
          <w:szCs w:val="24"/>
        </w:rPr>
      </w:pPr>
    </w:p>
    <w:p w14:paraId="65D4C098" w14:textId="77777777" w:rsidR="008F01CF" w:rsidRDefault="008F01CF" w:rsidP="00EF7349">
      <w:pPr>
        <w:rPr>
          <w:szCs w:val="24"/>
        </w:rPr>
      </w:pPr>
    </w:p>
    <w:p w14:paraId="52F6CFF8" w14:textId="77777777" w:rsidR="008F01CF" w:rsidRDefault="008F01CF" w:rsidP="00EF7349">
      <w:pPr>
        <w:rPr>
          <w:szCs w:val="24"/>
        </w:rPr>
      </w:pPr>
    </w:p>
    <w:p w14:paraId="50F71FB7" w14:textId="77777777" w:rsidR="008F01CF" w:rsidRDefault="008F01CF" w:rsidP="00EF7349">
      <w:pPr>
        <w:rPr>
          <w:szCs w:val="24"/>
        </w:rPr>
      </w:pPr>
    </w:p>
    <w:p w14:paraId="2FC061A6" w14:textId="7F49FD1E" w:rsidR="00712211" w:rsidRPr="008F01CF" w:rsidRDefault="00D91F44" w:rsidP="003B634B">
      <w:pPr>
        <w:pStyle w:val="Bab"/>
        <w:ind w:left="567" w:hanging="567"/>
      </w:pPr>
      <w:bookmarkStart w:id="24" w:name="_Toc104882784"/>
      <w:bookmarkStart w:id="25" w:name="_Toc143345287"/>
      <w:r>
        <w:rPr>
          <w:lang w:val="en-US"/>
        </w:rPr>
        <w:lastRenderedPageBreak/>
        <w:t xml:space="preserve">SOLUSI </w:t>
      </w:r>
      <w:r w:rsidR="00712211">
        <w:rPr>
          <w:lang w:val="en-US"/>
        </w:rPr>
        <w:t>DESAIN</w:t>
      </w:r>
      <w:bookmarkEnd w:id="25"/>
    </w:p>
    <w:p w14:paraId="1A254826" w14:textId="68FFA767" w:rsidR="008F01CF" w:rsidRDefault="008F01CF" w:rsidP="00D91F44">
      <w:pPr>
        <w:ind w:firstLine="567"/>
      </w:pPr>
      <w:r>
        <w:t xml:space="preserve">Sesuai dengan </w:t>
      </w:r>
      <w:r w:rsidR="00D91F44">
        <w:t>uraian pada dokumen B200 sebelumnya yaitu dibutuhkan sebuah sistem yang</w:t>
      </w:r>
      <w:r w:rsidR="00EF3FCE">
        <w:t xml:space="preserve"> dapat</w:t>
      </w:r>
      <w:r w:rsidR="00D91F44">
        <w:t xml:space="preserve"> digunakan untuk mengelola kunci pintu gedung secara aman dan efisien dengan berbagai fitur yang dimiliki seperti pemantauan, pengaturan hak akses, kendali jarak jauh dan lain sebagainya maka diperlukan desain sistem yang dapat menjalankan semua fitur tersebut.</w:t>
      </w:r>
      <w:r w:rsidR="009E4D28">
        <w:t xml:space="preserve"> </w:t>
      </w:r>
      <w:r w:rsidR="001A302C">
        <w:t>Pemilihan desain dida</w:t>
      </w:r>
      <w:r w:rsidR="00C76670">
        <w:t>s</w:t>
      </w:r>
      <w:r w:rsidR="001A302C">
        <w:t>arkan pada kebutuhan</w:t>
      </w:r>
      <w:r w:rsidR="00C76670">
        <w:t xml:space="preserve"> serta keamanan dari sistem untuk m</w:t>
      </w:r>
      <w:r w:rsidR="001A302C">
        <w:t>enjalankan semua fitur yang ada dengan menggunakan ilmu rekayasa terkait sehingga menghasilkan desain sistem yang aman dan efisien.</w:t>
      </w:r>
    </w:p>
    <w:p w14:paraId="2BE31209" w14:textId="77777777" w:rsidR="009E4D28" w:rsidRPr="001B4CEB" w:rsidRDefault="009E4D28" w:rsidP="00D91F44">
      <w:pPr>
        <w:ind w:firstLine="567"/>
      </w:pPr>
    </w:p>
    <w:p w14:paraId="0EB5C773" w14:textId="263DA1FF" w:rsidR="001B4CEB" w:rsidRDefault="001B4CEB" w:rsidP="001B4CEB">
      <w:pPr>
        <w:pStyle w:val="SubBab2"/>
        <w:ind w:left="567" w:hanging="567"/>
      </w:pPr>
      <w:bookmarkStart w:id="26" w:name="_Toc143345288"/>
      <w:r>
        <w:t>Solusi Desain 1</w:t>
      </w:r>
      <w:bookmarkEnd w:id="26"/>
    </w:p>
    <w:p w14:paraId="41379E63" w14:textId="0C441D64" w:rsidR="009E4D28" w:rsidRDefault="001A302C" w:rsidP="001A302C">
      <w:pPr>
        <w:ind w:firstLine="567"/>
      </w:pPr>
      <w:r>
        <w:t>Solusi desai</w:t>
      </w:r>
      <w:r w:rsidR="00D9484C">
        <w:t>n</w:t>
      </w:r>
      <w:r>
        <w:t xml:space="preserve"> yang pertama yaitu menggunakan konsep IoT untuk mengelola semua kunci pintu yang sebelumnya berupa kunci fisik menjadi kunci digital.</w:t>
      </w:r>
      <w:r w:rsidR="00EF3FCE">
        <w:t xml:space="preserve"> Pada setiap pintu dalam satu gedung akan terpasang sebuah perangkat kunci digital yang dapat dipantau serta dapat dikendalikan oleh semua pengguna gedung tersebut. Dengan menggunakan perangkat penguncian secara digital memungkinkan untuk melakukan pengelolaan kunci dengan lebih aman dan efektif. </w:t>
      </w:r>
    </w:p>
    <w:p w14:paraId="0DC05248" w14:textId="77777777" w:rsidR="001A302C" w:rsidRDefault="001A302C" w:rsidP="009E4D28"/>
    <w:p w14:paraId="2A6CAD35" w14:textId="349486C8" w:rsidR="001B4CEB" w:rsidRDefault="001B4CEB" w:rsidP="001B4CEB">
      <w:pPr>
        <w:pStyle w:val="SubBab2"/>
        <w:ind w:left="567" w:hanging="567"/>
      </w:pPr>
      <w:bookmarkStart w:id="27" w:name="_Toc143345289"/>
      <w:r>
        <w:t>Solusi Desain 2</w:t>
      </w:r>
      <w:bookmarkEnd w:id="27"/>
    </w:p>
    <w:p w14:paraId="11A9284F" w14:textId="327902E9" w:rsidR="00004C33" w:rsidRDefault="00004C33" w:rsidP="00004C33">
      <w:pPr>
        <w:ind w:firstLine="567"/>
      </w:pPr>
      <w:r>
        <w:t>Solusi desain yang kedua yaitu membangun sebuah layanan untuk mengendalikan sistem yang sudah dibangun oleh perangkat kunci digital. Sebuah server dapat menyediakan layanan untuk melakukan pemantauan serta memberikan perintah ke perangkat kunci pintu secara otomatis. Setiap perangkat kunci pintu akan terhubung ke server dengan menggunakan koneksi internet. Server juga dapat menentukan siapa saja yang diijinkan untuk mengakses pintu berdasarkan data yang tersimpan didalamnya.</w:t>
      </w:r>
    </w:p>
    <w:p w14:paraId="34B6A59A" w14:textId="77777777" w:rsidR="00004C33" w:rsidRDefault="00004C33" w:rsidP="00004C33">
      <w:pPr>
        <w:ind w:firstLine="567"/>
      </w:pPr>
    </w:p>
    <w:p w14:paraId="257C8203" w14:textId="3E0F2DD8" w:rsidR="001B4CEB" w:rsidRDefault="001B4CEB" w:rsidP="001B4CEB">
      <w:pPr>
        <w:pStyle w:val="SubBab2"/>
        <w:ind w:left="567" w:hanging="567"/>
      </w:pPr>
      <w:bookmarkStart w:id="28" w:name="_Toc143345290"/>
      <w:r>
        <w:t>Solusi Desain 3</w:t>
      </w:r>
      <w:bookmarkEnd w:id="28"/>
    </w:p>
    <w:p w14:paraId="67718620" w14:textId="5D81AEB2" w:rsidR="00004C33" w:rsidRDefault="00004C33" w:rsidP="00004C33">
      <w:pPr>
        <w:ind w:firstLine="567"/>
      </w:pPr>
      <w:r>
        <w:t xml:space="preserve">Solusi desain yang ketiga yaitu membuat sebuah tampilan sebagai media yang digunakan oleh pengguna gedung untuk berinteraksi dengan perangkat kunci pintu seperti membuka kunci atau melihat kondisi pintu secara jarak jauh. Sebuah aplikasi mobile dan website dapat digunakan sebagai antarmuka pengguna untuk berinteraksi dengan sistem, aplikasi mobile </w:t>
      </w:r>
      <w:r w:rsidR="000D5512">
        <w:t>dapat digunakan untuk membuka atau memantau kondisi pintu dengan karakteritiknya yang ringkas dan mudah sedangkan website digunakan untuk melakukan pengaturan sistem.</w:t>
      </w:r>
    </w:p>
    <w:p w14:paraId="41036A64" w14:textId="77777777" w:rsidR="001B4CEB" w:rsidRPr="00712211" w:rsidRDefault="001B4CEB" w:rsidP="001B4CEB"/>
    <w:p w14:paraId="026EF919" w14:textId="58AC3399" w:rsidR="00712211" w:rsidRPr="001B4CEB" w:rsidRDefault="00712211" w:rsidP="003B634B">
      <w:pPr>
        <w:pStyle w:val="Bab"/>
        <w:ind w:left="567" w:hanging="567"/>
      </w:pPr>
      <w:bookmarkStart w:id="29" w:name="_Toc143345291"/>
      <w:r>
        <w:rPr>
          <w:lang w:val="en-US"/>
        </w:rPr>
        <w:t>PERANCANGAN</w:t>
      </w:r>
      <w:bookmarkEnd w:id="29"/>
    </w:p>
    <w:p w14:paraId="4772152E" w14:textId="70812519" w:rsidR="001B4CEB" w:rsidRDefault="001B4CEB" w:rsidP="006E43CA">
      <w:pPr>
        <w:pStyle w:val="SubBab3"/>
        <w:ind w:left="567" w:hanging="567"/>
      </w:pPr>
      <w:bookmarkStart w:id="30" w:name="_Toc143345292"/>
      <w:r>
        <w:t>Arsitektur Sistem</w:t>
      </w:r>
      <w:bookmarkEnd w:id="30"/>
    </w:p>
    <w:p w14:paraId="3EE561B4" w14:textId="77777777" w:rsidR="00D96BD6" w:rsidRDefault="00D96BD6" w:rsidP="00D96BD6"/>
    <w:p w14:paraId="43D6BB3F" w14:textId="77143857" w:rsidR="006B32AA" w:rsidRDefault="006B32AA" w:rsidP="006E43CA">
      <w:pPr>
        <w:pStyle w:val="SubBab3"/>
        <w:ind w:left="567" w:hanging="567"/>
      </w:pPr>
      <w:bookmarkStart w:id="31" w:name="_Toc143345293"/>
      <w:r>
        <w:t>Metode Verifikasi Akses</w:t>
      </w:r>
      <w:bookmarkEnd w:id="31"/>
    </w:p>
    <w:p w14:paraId="6BBEF5B9" w14:textId="730B37E6" w:rsidR="00C319C2" w:rsidRDefault="00C319C2" w:rsidP="00C319C2">
      <w:pPr>
        <w:ind w:firstLine="567"/>
      </w:pPr>
      <w:r>
        <w:t>Setiap pintu pada gedung akan dikunci menggunakan perangkat kunci pintu digital</w:t>
      </w:r>
      <w:r w:rsidR="00BD5CB3">
        <w:t>, hal tersebut memungkinkan untuk melakukan verifikasi akses kepada semua pengguna yang ingin mengakses ruangan tersebut.</w:t>
      </w:r>
      <w:r w:rsidR="00126A3A">
        <w:t xml:space="preserve"> Prose</w:t>
      </w:r>
      <w:r w:rsidR="003C1886">
        <w:t>s</w:t>
      </w:r>
      <w:r w:rsidR="00126A3A">
        <w:t xml:space="preserve"> verifikasi akses dapat dilaksanakan dengan mengunakan berbagai </w:t>
      </w:r>
      <w:r w:rsidR="001A36EF">
        <w:t xml:space="preserve">macam metode, </w:t>
      </w:r>
      <w:r w:rsidR="00126A3A">
        <w:t xml:space="preserve">penelitian yang dilakukan oleh </w:t>
      </w:r>
      <w:r w:rsidR="001A36EF">
        <w:t xml:space="preserve">Indra Hermawan dkk </w:t>
      </w:r>
      <w:r w:rsidR="001A36EF">
        <w:fldChar w:fldCharType="begin" w:fldLock="1"/>
      </w:r>
      <w:r w:rsidR="00EF6288">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1]","plainTextFormattedCitation":"[1]","previouslyFormattedCitation":"[1]"},"properties":{"noteIndex":0},"schema":"https://github.com/citation-style-language/schema/raw/master/csl-citation.json"}</w:instrText>
      </w:r>
      <w:r w:rsidR="001A36EF">
        <w:fldChar w:fldCharType="separate"/>
      </w:r>
      <w:r w:rsidR="001A36EF" w:rsidRPr="001A36EF">
        <w:rPr>
          <w:noProof/>
        </w:rPr>
        <w:t>[1]</w:t>
      </w:r>
      <w:r w:rsidR="001A36EF">
        <w:fldChar w:fldCharType="end"/>
      </w:r>
      <w:r w:rsidR="001A36EF">
        <w:t xml:space="preserve"> tentang autentikasi pada kunci pintu pintar, RFID dapat digunakan untuk melakukan autentikasi kunci pintu, namun metode ini juga tidak menyediakan solusi yang sesuai untuk menyelesaikan permasalahan dikarenakan </w:t>
      </w:r>
      <w:r w:rsidR="003C1886">
        <w:t>RFID hanya akan menggantikan tem</w:t>
      </w:r>
      <w:r w:rsidR="001A36EF">
        <w:t xml:space="preserve">pat dari kunci fisik. </w:t>
      </w:r>
      <w:r w:rsidR="00196EBB">
        <w:t xml:space="preserve">Oleh karena itu pada penelitian ini dikembangkan metode lain untuk melakukan autentikasi akses. </w:t>
      </w:r>
      <w:r w:rsidR="003C1886">
        <w:t xml:space="preserve">Pada penelitian ini menggunakan </w:t>
      </w:r>
      <w:r w:rsidR="003C1886" w:rsidRPr="003C1886">
        <w:rPr>
          <w:i/>
        </w:rPr>
        <w:t>access</w:t>
      </w:r>
      <w:r w:rsidR="003C1886">
        <w:t xml:space="preserve"> </w:t>
      </w:r>
      <w:r w:rsidR="003C1886" w:rsidRPr="003C1886">
        <w:rPr>
          <w:i/>
        </w:rPr>
        <w:t>control</w:t>
      </w:r>
      <w:r w:rsidR="003C1886">
        <w:t xml:space="preserve"> </w:t>
      </w:r>
      <w:r w:rsidR="003C1886" w:rsidRPr="003C1886">
        <w:rPr>
          <w:i/>
        </w:rPr>
        <w:t>list</w:t>
      </w:r>
      <w:r w:rsidR="003C1886">
        <w:t xml:space="preserve"> untuk menentukan apakah pengguna diijinkan untuk masuk ke suatu ruangan. Diagram dari metode verifikasi a</w:t>
      </w:r>
      <w:r w:rsidR="006034DA">
        <w:t xml:space="preserve">kses dapat dilihat pada </w:t>
      </w:r>
      <w:r w:rsidR="00E91956">
        <w:fldChar w:fldCharType="begin"/>
      </w:r>
      <w:r w:rsidR="00E91956">
        <w:instrText xml:space="preserve"> REF _Ref143162816 </w:instrText>
      </w:r>
      <w:r w:rsidR="00E91956">
        <w:fldChar w:fldCharType="separate"/>
      </w:r>
      <w:r w:rsidR="006034DA">
        <w:t>Gambar 3.</w:t>
      </w:r>
      <w:r w:rsidR="006034DA">
        <w:rPr>
          <w:noProof/>
        </w:rPr>
        <w:t>1</w:t>
      </w:r>
      <w:r w:rsidR="00E91956">
        <w:rPr>
          <w:noProof/>
        </w:rPr>
        <w:fldChar w:fldCharType="end"/>
      </w:r>
      <w:r w:rsidR="006034DA">
        <w:t xml:space="preserve"> </w:t>
      </w:r>
      <w:r w:rsidR="003C1886">
        <w:t>dibawah.</w:t>
      </w:r>
    </w:p>
    <w:p w14:paraId="55ED195F" w14:textId="6B6CBCFA" w:rsidR="00BC4438" w:rsidRDefault="00214A60" w:rsidP="006034DA">
      <w:pPr>
        <w:jc w:val="center"/>
      </w:pPr>
      <w:r>
        <w:rPr>
          <w:noProof/>
        </w:rPr>
        <w:drawing>
          <wp:inline distT="0" distB="0" distL="0" distR="0" wp14:anchorId="459AB0D1" wp14:editId="183566E4">
            <wp:extent cx="5435266" cy="218974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11">
                      <a:extLst>
                        <a:ext uri="{28A0092B-C50C-407E-A947-70E740481C1C}">
                          <a14:useLocalDpi xmlns:a14="http://schemas.microsoft.com/office/drawing/2010/main" val="0"/>
                        </a:ext>
                      </a:extLst>
                    </a:blip>
                    <a:stretch>
                      <a:fillRect/>
                    </a:stretch>
                  </pic:blipFill>
                  <pic:spPr>
                    <a:xfrm>
                      <a:off x="0" y="0"/>
                      <a:ext cx="5437433" cy="2190620"/>
                    </a:xfrm>
                    <a:prstGeom prst="rect">
                      <a:avLst/>
                    </a:prstGeom>
                  </pic:spPr>
                </pic:pic>
              </a:graphicData>
            </a:graphic>
          </wp:inline>
        </w:drawing>
      </w:r>
    </w:p>
    <w:p w14:paraId="6C824A6A" w14:textId="61593EF8" w:rsidR="006034DA" w:rsidRDefault="006034DA" w:rsidP="006034DA">
      <w:pPr>
        <w:pStyle w:val="Caption"/>
        <w:jc w:val="center"/>
        <w:rPr>
          <w:b w:val="0"/>
        </w:rPr>
      </w:pPr>
      <w:bookmarkStart w:id="32" w:name="_Ref143162816"/>
      <w:r>
        <w:t>Gambar 3.</w:t>
      </w:r>
      <w:r w:rsidR="00E91956">
        <w:fldChar w:fldCharType="begin"/>
      </w:r>
      <w:r w:rsidR="00E91956">
        <w:instrText xml:space="preserve"> SEQ Gambar_3. \* ARABIC </w:instrText>
      </w:r>
      <w:r w:rsidR="00E91956">
        <w:fldChar w:fldCharType="separate"/>
      </w:r>
      <w:r w:rsidR="00210809">
        <w:rPr>
          <w:noProof/>
        </w:rPr>
        <w:t>1</w:t>
      </w:r>
      <w:r w:rsidR="00E91956">
        <w:rPr>
          <w:noProof/>
        </w:rPr>
        <w:fldChar w:fldCharType="end"/>
      </w:r>
      <w:bookmarkEnd w:id="32"/>
      <w:r>
        <w:t xml:space="preserve"> </w:t>
      </w:r>
      <w:r w:rsidRPr="006034DA">
        <w:rPr>
          <w:b w:val="0"/>
        </w:rPr>
        <w:t>Metode Autentikasi</w:t>
      </w:r>
    </w:p>
    <w:p w14:paraId="37D18F67" w14:textId="77777777" w:rsidR="006034DA" w:rsidRDefault="006034DA" w:rsidP="006034DA">
      <w:pPr>
        <w:rPr>
          <w:lang w:eastAsia="id-ID"/>
        </w:rPr>
      </w:pPr>
    </w:p>
    <w:p w14:paraId="7D773E0D" w14:textId="06AF8D5D" w:rsidR="006034DA" w:rsidRDefault="006034DA" w:rsidP="00C47DAB">
      <w:pPr>
        <w:ind w:firstLine="567"/>
        <w:rPr>
          <w:lang w:eastAsia="id-ID"/>
        </w:rPr>
      </w:pPr>
      <w:r>
        <w:rPr>
          <w:lang w:eastAsia="id-ID"/>
        </w:rPr>
        <w:t xml:space="preserve">Pada </w:t>
      </w:r>
      <w:r>
        <w:rPr>
          <w:lang w:eastAsia="id-ID"/>
        </w:rPr>
        <w:fldChar w:fldCharType="begin"/>
      </w:r>
      <w:r>
        <w:rPr>
          <w:lang w:eastAsia="id-ID"/>
        </w:rPr>
        <w:instrText xml:space="preserve"> REF _Ref143162816 </w:instrText>
      </w:r>
      <w:r>
        <w:rPr>
          <w:lang w:eastAsia="id-ID"/>
        </w:rPr>
        <w:fldChar w:fldCharType="separate"/>
      </w:r>
      <w:r>
        <w:t>Gambar 3.</w:t>
      </w:r>
      <w:r>
        <w:rPr>
          <w:noProof/>
        </w:rPr>
        <w:t>1</w:t>
      </w:r>
      <w:r>
        <w:rPr>
          <w:lang w:eastAsia="id-ID"/>
        </w:rPr>
        <w:fldChar w:fldCharType="end"/>
      </w:r>
      <w:r>
        <w:rPr>
          <w:lang w:eastAsia="id-ID"/>
        </w:rPr>
        <w:t xml:space="preserve"> terlihat proses verifikasi akses melibatkan </w:t>
      </w:r>
      <w:r w:rsidR="00C47DAB">
        <w:rPr>
          <w:lang w:eastAsia="id-ID"/>
        </w:rPr>
        <w:t xml:space="preserve">3 bagian yaitu perangkat kunci pintu, aplikasi </w:t>
      </w:r>
      <w:r w:rsidR="00C47DAB" w:rsidRPr="00D96BD6">
        <w:rPr>
          <w:i/>
          <w:lang w:eastAsia="id-ID"/>
        </w:rPr>
        <w:t>mobile</w:t>
      </w:r>
      <w:r w:rsidR="00C47DAB">
        <w:rPr>
          <w:lang w:eastAsia="id-ID"/>
        </w:rPr>
        <w:t xml:space="preserve"> dan </w:t>
      </w:r>
      <w:r w:rsidR="00C47DAB" w:rsidRPr="00D96BD6">
        <w:rPr>
          <w:i/>
          <w:lang w:eastAsia="id-ID"/>
        </w:rPr>
        <w:t>sever</w:t>
      </w:r>
      <w:r w:rsidR="00C47DAB">
        <w:rPr>
          <w:lang w:eastAsia="id-ID"/>
        </w:rPr>
        <w:t xml:space="preserve"> </w:t>
      </w:r>
      <w:r w:rsidR="00214A60">
        <w:rPr>
          <w:lang w:eastAsia="id-ID"/>
        </w:rPr>
        <w:t>menggunakan 3</w:t>
      </w:r>
      <w:r w:rsidR="00C47DAB">
        <w:rPr>
          <w:lang w:eastAsia="id-ID"/>
        </w:rPr>
        <w:t xml:space="preserve"> langkah dengan penjelasan sebagai berikut :</w:t>
      </w:r>
    </w:p>
    <w:p w14:paraId="53B8F19F" w14:textId="77777777" w:rsidR="00E61717" w:rsidRDefault="00E61717" w:rsidP="00C47DAB">
      <w:pPr>
        <w:ind w:firstLine="567"/>
        <w:rPr>
          <w:lang w:eastAsia="id-ID"/>
        </w:rPr>
      </w:pPr>
    </w:p>
    <w:p w14:paraId="584123EB" w14:textId="160AD610" w:rsidR="00C47DAB" w:rsidRDefault="00C47DAB" w:rsidP="00C47DAB">
      <w:pPr>
        <w:pStyle w:val="ListParagraph"/>
        <w:numPr>
          <w:ilvl w:val="0"/>
          <w:numId w:val="36"/>
        </w:numPr>
        <w:ind w:left="567" w:hanging="283"/>
        <w:rPr>
          <w:lang w:eastAsia="id-ID"/>
        </w:rPr>
      </w:pPr>
      <w:r>
        <w:rPr>
          <w:lang w:eastAsia="id-ID"/>
        </w:rPr>
        <w:t>Meminta identitas pintu</w:t>
      </w:r>
    </w:p>
    <w:p w14:paraId="5476BBD9" w14:textId="1E54E7B3" w:rsidR="00C47DAB" w:rsidRDefault="00C47DAB" w:rsidP="00C47DAB">
      <w:pPr>
        <w:pStyle w:val="ListParagraph"/>
        <w:ind w:left="567"/>
        <w:rPr>
          <w:lang w:eastAsia="id-ID"/>
        </w:rPr>
      </w:pPr>
      <w:r>
        <w:rPr>
          <w:lang w:eastAsia="id-ID"/>
        </w:rPr>
        <w:lastRenderedPageBreak/>
        <w:t>Untuk membuka kunci pintu tentunya perlu mengetahui pintu mana yang akan dibuka, identitas pintu akan membedakan pintu satu dengan pintu lainnya sehingga setiap pintu akan memiliki identitas yang unik. Identitas pintu dapat berupa kode QR sehingga memudahkan aplikasi mobile untuk mengenali pintu tersebut dengan memindai k</w:t>
      </w:r>
      <w:r w:rsidR="00214A60">
        <w:rPr>
          <w:lang w:eastAsia="id-ID"/>
        </w:rPr>
        <w:t>ode Q</w:t>
      </w:r>
      <w:r>
        <w:rPr>
          <w:lang w:eastAsia="id-ID"/>
        </w:rPr>
        <w:t>R tersebut.</w:t>
      </w:r>
    </w:p>
    <w:p w14:paraId="7DFD0C7C" w14:textId="77777777" w:rsidR="00E61717" w:rsidRDefault="00E61717" w:rsidP="00C47DAB">
      <w:pPr>
        <w:pStyle w:val="ListParagraph"/>
        <w:ind w:left="567"/>
        <w:rPr>
          <w:lang w:eastAsia="id-ID"/>
        </w:rPr>
      </w:pPr>
    </w:p>
    <w:p w14:paraId="54A9A9C5" w14:textId="346351DC" w:rsidR="00C47DAB" w:rsidRDefault="00C47DAB" w:rsidP="00C47DAB">
      <w:pPr>
        <w:pStyle w:val="ListParagraph"/>
        <w:numPr>
          <w:ilvl w:val="0"/>
          <w:numId w:val="36"/>
        </w:numPr>
        <w:ind w:left="567" w:hanging="283"/>
        <w:rPr>
          <w:lang w:eastAsia="id-ID"/>
        </w:rPr>
      </w:pPr>
      <w:r>
        <w:rPr>
          <w:lang w:eastAsia="id-ID"/>
        </w:rPr>
        <w:t xml:space="preserve">Meminta kunci pintu </w:t>
      </w:r>
    </w:p>
    <w:p w14:paraId="4BBE5DFE" w14:textId="65389E79" w:rsidR="00484A1F" w:rsidRDefault="00484A1F" w:rsidP="00484A1F">
      <w:pPr>
        <w:pStyle w:val="ListParagraph"/>
        <w:ind w:left="567"/>
        <w:rPr>
          <w:lang w:eastAsia="id-ID"/>
        </w:rPr>
      </w:pPr>
      <w:r>
        <w:rPr>
          <w:lang w:eastAsia="id-ID"/>
        </w:rPr>
        <w:t xml:space="preserve">Setelah mendapatkan identitas pintu selanjutnya aplikasi </w:t>
      </w:r>
      <w:r w:rsidRPr="00D96BD6">
        <w:rPr>
          <w:i/>
          <w:lang w:eastAsia="id-ID"/>
        </w:rPr>
        <w:t>mobile</w:t>
      </w:r>
      <w:r>
        <w:rPr>
          <w:lang w:eastAsia="id-ID"/>
        </w:rPr>
        <w:t xml:space="preserve"> akan meminta kode kunci pintu dengan mengirimkan permintaan ke </w:t>
      </w:r>
      <w:r w:rsidRPr="00D96BD6">
        <w:rPr>
          <w:i/>
          <w:lang w:eastAsia="id-ID"/>
        </w:rPr>
        <w:t>server</w:t>
      </w:r>
      <w:r>
        <w:rPr>
          <w:lang w:eastAsia="id-ID"/>
        </w:rPr>
        <w:t xml:space="preserve"> disertai dengan identitas pengguna. </w:t>
      </w:r>
      <w:r w:rsidRPr="00D96BD6">
        <w:rPr>
          <w:i/>
          <w:lang w:eastAsia="id-ID"/>
        </w:rPr>
        <w:t>Server</w:t>
      </w:r>
      <w:r>
        <w:rPr>
          <w:lang w:eastAsia="id-ID"/>
        </w:rPr>
        <w:t xml:space="preserve"> akan memeriksa data akses pengguna dengan menggunakan data identitas pintu dan identitas pengguna, jika aksesnya cocok maka </w:t>
      </w:r>
      <w:r w:rsidRPr="00D96BD6">
        <w:rPr>
          <w:i/>
          <w:lang w:eastAsia="id-ID"/>
        </w:rPr>
        <w:t>server</w:t>
      </w:r>
      <w:r>
        <w:rPr>
          <w:lang w:eastAsia="id-ID"/>
        </w:rPr>
        <w:t xml:space="preserve"> akan mengembalikan kode kunci pintu yang digunakan untuk membuka pintu.</w:t>
      </w:r>
    </w:p>
    <w:p w14:paraId="6FD4EB54" w14:textId="77777777" w:rsidR="00E61717" w:rsidRDefault="00E61717" w:rsidP="00484A1F">
      <w:pPr>
        <w:pStyle w:val="ListParagraph"/>
        <w:ind w:left="567"/>
        <w:rPr>
          <w:lang w:eastAsia="id-ID"/>
        </w:rPr>
      </w:pPr>
    </w:p>
    <w:p w14:paraId="12ED4B02" w14:textId="26BA4F08" w:rsidR="00C47DAB" w:rsidRDefault="00C47DAB" w:rsidP="00C47DAB">
      <w:pPr>
        <w:pStyle w:val="ListParagraph"/>
        <w:numPr>
          <w:ilvl w:val="0"/>
          <w:numId w:val="36"/>
        </w:numPr>
        <w:ind w:left="567" w:hanging="283"/>
        <w:rPr>
          <w:lang w:eastAsia="id-ID"/>
        </w:rPr>
      </w:pPr>
      <w:r>
        <w:rPr>
          <w:lang w:eastAsia="id-ID"/>
        </w:rPr>
        <w:t>Mengirim kunci pintu</w:t>
      </w:r>
    </w:p>
    <w:p w14:paraId="48248610" w14:textId="7ABD15EB" w:rsidR="00484A1F" w:rsidRDefault="00484A1F" w:rsidP="00484A1F">
      <w:pPr>
        <w:pStyle w:val="ListParagraph"/>
        <w:ind w:left="567"/>
        <w:rPr>
          <w:lang w:eastAsia="id-ID"/>
        </w:rPr>
      </w:pPr>
      <w:r>
        <w:rPr>
          <w:lang w:eastAsia="id-ID"/>
        </w:rPr>
        <w:t>Setelah mendapatkan kode kunci pintu selanjutnya aplikasi mobile akan mengirimkan kode kunci tersebut melalui koneksi bluetooth untuk membuka kunci pintu.</w:t>
      </w:r>
    </w:p>
    <w:p w14:paraId="590D9FEC" w14:textId="77777777" w:rsidR="00484A1F" w:rsidRDefault="00484A1F" w:rsidP="00484A1F">
      <w:pPr>
        <w:rPr>
          <w:lang w:eastAsia="id-ID"/>
        </w:rPr>
      </w:pPr>
    </w:p>
    <w:p w14:paraId="42FEDBDF" w14:textId="64D514E4" w:rsidR="00484A1F" w:rsidRDefault="008E503E" w:rsidP="008E503E">
      <w:pPr>
        <w:ind w:firstLine="567"/>
        <w:rPr>
          <w:lang w:eastAsia="id-ID"/>
        </w:rPr>
      </w:pPr>
      <w:r>
        <w:rPr>
          <w:lang w:eastAsia="id-ID"/>
        </w:rPr>
        <w:t xml:space="preserve">Berdasarkan penjelasan metode autentikasi diatas, proses membuka kunci pintu menggukan koneksi bluetooth hal dikarenakan untuk mendapatkan identitas pintu menggunakan kode QR statis sehingga meungkinkan pengguna untuk menduplikasi kode QR tersebut, dengan adanya kekurangan tersebut maka penggunaan bluetooth akan memastikan bahwa pengguna benar-benar memindai kode QR diarea atau didepan pintu persis karena karakteristik bluetooth yang memiliki batas jarak koneksi yang dekat. Untuk membuka kunci pintu maka pengguna menggunakan kode kunci dinamis, kode tersebut akan berubah </w:t>
      </w:r>
      <w:r w:rsidR="00D96BD6">
        <w:rPr>
          <w:lang w:eastAsia="id-ID"/>
        </w:rPr>
        <w:t>seiring</w:t>
      </w:r>
      <w:r>
        <w:rPr>
          <w:lang w:eastAsia="id-ID"/>
        </w:rPr>
        <w:t xml:space="preserve"> dengan perubahan kondisi pintu sehingga proses autentikasi benar-benar aman dengan menggunak</w:t>
      </w:r>
      <w:r w:rsidR="00D96BD6">
        <w:rPr>
          <w:lang w:eastAsia="id-ID"/>
        </w:rPr>
        <w:t>an</w:t>
      </w:r>
      <w:r>
        <w:rPr>
          <w:lang w:eastAsia="id-ID"/>
        </w:rPr>
        <w:t xml:space="preserve"> kunci yang dinamis. </w:t>
      </w:r>
    </w:p>
    <w:p w14:paraId="7200D958" w14:textId="77777777" w:rsidR="00BD5CB3" w:rsidRDefault="00BD5CB3" w:rsidP="00EB3C86"/>
    <w:p w14:paraId="5C26577C" w14:textId="33789459" w:rsidR="006B32AA" w:rsidRDefault="006B32AA" w:rsidP="006B32AA">
      <w:pPr>
        <w:pStyle w:val="SubBab3"/>
        <w:ind w:left="567" w:hanging="567"/>
      </w:pPr>
      <w:bookmarkStart w:id="33" w:name="_Toc143345294"/>
      <w:r>
        <w:t>Perangkat Penguncian</w:t>
      </w:r>
      <w:bookmarkEnd w:id="33"/>
    </w:p>
    <w:p w14:paraId="276700D0" w14:textId="5674404B" w:rsidR="00EB3C86" w:rsidRDefault="002A2D7C" w:rsidP="002A2D7C">
      <w:pPr>
        <w:ind w:firstLine="567"/>
      </w:pPr>
      <w:r>
        <w:t>Untuk menjalankan proses penguncian secara digital pada setiap pintu tentunya membutuhkan sebuah alat yang dapat digunakan untuk mengunci dan memantau kondisi pintu.</w:t>
      </w:r>
      <w:r w:rsidR="00EF6288">
        <w:t xml:space="preserve"> Pada penilitian yang dilakukan oleh Kaleb Yefune Sun dkk </w:t>
      </w:r>
      <w:r w:rsidR="00EF6288">
        <w:fldChar w:fldCharType="begin" w:fldLock="1"/>
      </w:r>
      <w:r w:rsidR="007B5840">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2]","plainTextFormattedCitation":"[2]","previouslyFormattedCitation":"[2]"},"properties":{"noteIndex":0},"schema":"https://github.com/citation-style-language/schema/raw/master/csl-citation.json"}</w:instrText>
      </w:r>
      <w:r w:rsidR="00EF6288">
        <w:fldChar w:fldCharType="separate"/>
      </w:r>
      <w:r w:rsidR="00EF6288" w:rsidRPr="00EF6288">
        <w:rPr>
          <w:noProof/>
        </w:rPr>
        <w:t>[2]</w:t>
      </w:r>
      <w:r w:rsidR="00EF6288">
        <w:fldChar w:fldCharType="end"/>
      </w:r>
      <w:r w:rsidR="00EF6288">
        <w:t xml:space="preserve"> tentang sistem kunci pintu menggunakan BLYNK, ESP32 dapat digunakan untuk mengendalikan kunci </w:t>
      </w:r>
      <w:r w:rsidR="00EF6288">
        <w:lastRenderedPageBreak/>
        <w:t xml:space="preserve">pintu serta melakukan pemantauan kondisi pintu. diagram perangkat penguncian dapat dilihat pada </w:t>
      </w:r>
      <w:r w:rsidR="00E91956">
        <w:fldChar w:fldCharType="begin"/>
      </w:r>
      <w:r w:rsidR="00E91956">
        <w:instrText xml:space="preserve"> REF _Ref143165632 </w:instrText>
      </w:r>
      <w:r w:rsidR="00E91956">
        <w:fldChar w:fldCharType="separate"/>
      </w:r>
      <w:r w:rsidR="00850A06">
        <w:t>Gambar 3.</w:t>
      </w:r>
      <w:r w:rsidR="00850A06">
        <w:rPr>
          <w:noProof/>
        </w:rPr>
        <w:t>2</w:t>
      </w:r>
      <w:r w:rsidR="00E91956">
        <w:rPr>
          <w:noProof/>
        </w:rPr>
        <w:fldChar w:fldCharType="end"/>
      </w:r>
      <w:r w:rsidR="00850A06">
        <w:t xml:space="preserve"> </w:t>
      </w:r>
      <w:r w:rsidR="00EF6288">
        <w:t>dibawah.</w:t>
      </w:r>
    </w:p>
    <w:p w14:paraId="43E288E3" w14:textId="758E3687" w:rsidR="001E524B" w:rsidRDefault="001E524B" w:rsidP="001E524B">
      <w:pPr>
        <w:jc w:val="center"/>
      </w:pPr>
      <w:r>
        <w:rPr>
          <w:noProof/>
        </w:rPr>
        <w:drawing>
          <wp:inline distT="0" distB="0" distL="0" distR="0" wp14:anchorId="6BCED293" wp14:editId="69D57CB5">
            <wp:extent cx="3248527" cy="1712061"/>
            <wp:effectExtent l="0" t="0" r="952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at_kunci.png"/>
                    <pic:cNvPicPr/>
                  </pic:nvPicPr>
                  <pic:blipFill>
                    <a:blip r:embed="rId12">
                      <a:extLst>
                        <a:ext uri="{28A0092B-C50C-407E-A947-70E740481C1C}">
                          <a14:useLocalDpi xmlns:a14="http://schemas.microsoft.com/office/drawing/2010/main" val="0"/>
                        </a:ext>
                      </a:extLst>
                    </a:blip>
                    <a:stretch>
                      <a:fillRect/>
                    </a:stretch>
                  </pic:blipFill>
                  <pic:spPr>
                    <a:xfrm>
                      <a:off x="0" y="0"/>
                      <a:ext cx="3258724" cy="1717435"/>
                    </a:xfrm>
                    <a:prstGeom prst="rect">
                      <a:avLst/>
                    </a:prstGeom>
                  </pic:spPr>
                </pic:pic>
              </a:graphicData>
            </a:graphic>
          </wp:inline>
        </w:drawing>
      </w:r>
    </w:p>
    <w:p w14:paraId="6858AFBA" w14:textId="4CBFC1D3" w:rsidR="001E524B" w:rsidRDefault="001E524B" w:rsidP="001E524B">
      <w:pPr>
        <w:pStyle w:val="Caption"/>
        <w:jc w:val="center"/>
        <w:rPr>
          <w:b w:val="0"/>
        </w:rPr>
      </w:pPr>
      <w:bookmarkStart w:id="34" w:name="_Ref143165632"/>
      <w:r>
        <w:t>Gambar 3.</w:t>
      </w:r>
      <w:r w:rsidR="00E91956">
        <w:fldChar w:fldCharType="begin"/>
      </w:r>
      <w:r w:rsidR="00E91956">
        <w:instrText xml:space="preserve"> SEQ Gambar_3. \* ARABIC </w:instrText>
      </w:r>
      <w:r w:rsidR="00E91956">
        <w:fldChar w:fldCharType="separate"/>
      </w:r>
      <w:r w:rsidR="00210809">
        <w:rPr>
          <w:noProof/>
        </w:rPr>
        <w:t>2</w:t>
      </w:r>
      <w:r w:rsidR="00E91956">
        <w:rPr>
          <w:noProof/>
        </w:rPr>
        <w:fldChar w:fldCharType="end"/>
      </w:r>
      <w:bookmarkEnd w:id="34"/>
      <w:r>
        <w:t xml:space="preserve"> </w:t>
      </w:r>
      <w:r w:rsidRPr="001E524B">
        <w:rPr>
          <w:b w:val="0"/>
        </w:rPr>
        <w:t>Diagram Perangkat Penguncian</w:t>
      </w:r>
    </w:p>
    <w:p w14:paraId="737B88C0" w14:textId="77777777" w:rsidR="001E524B" w:rsidRDefault="001E524B" w:rsidP="001E524B">
      <w:pPr>
        <w:rPr>
          <w:lang w:eastAsia="id-ID"/>
        </w:rPr>
      </w:pPr>
    </w:p>
    <w:p w14:paraId="653A2A6E" w14:textId="4F296C1A" w:rsidR="001E524B" w:rsidRDefault="001E524B" w:rsidP="00850A06">
      <w:pPr>
        <w:ind w:firstLine="567"/>
        <w:rPr>
          <w:lang w:eastAsia="id-ID"/>
        </w:rPr>
      </w:pPr>
      <w:r>
        <w:rPr>
          <w:lang w:eastAsia="id-ID"/>
        </w:rPr>
        <w:t xml:space="preserve">Pada </w:t>
      </w:r>
      <w:r w:rsidR="00850A06">
        <w:rPr>
          <w:lang w:eastAsia="id-ID"/>
        </w:rPr>
        <w:fldChar w:fldCharType="begin"/>
      </w:r>
      <w:r w:rsidR="00850A06">
        <w:rPr>
          <w:lang w:eastAsia="id-ID"/>
        </w:rPr>
        <w:instrText xml:space="preserve"> REF _Ref143165632 </w:instrText>
      </w:r>
      <w:r w:rsidR="00850A06">
        <w:rPr>
          <w:lang w:eastAsia="id-ID"/>
        </w:rPr>
        <w:fldChar w:fldCharType="separate"/>
      </w:r>
      <w:r w:rsidR="00850A06">
        <w:t>Gambar 3.</w:t>
      </w:r>
      <w:r w:rsidR="00850A06">
        <w:rPr>
          <w:noProof/>
        </w:rPr>
        <w:t>2</w:t>
      </w:r>
      <w:r w:rsidR="00850A06">
        <w:rPr>
          <w:lang w:eastAsia="id-ID"/>
        </w:rPr>
        <w:fldChar w:fldCharType="end"/>
      </w:r>
      <w:r w:rsidR="00850A06">
        <w:rPr>
          <w:lang w:eastAsia="id-ID"/>
        </w:rPr>
        <w:t xml:space="preserve"> terlihat perangkat penguncian menggunakan ESP32 sebagai komponen utama dengan beberapa komponen tambahan sebagai berikut :</w:t>
      </w:r>
    </w:p>
    <w:p w14:paraId="741B1CB6" w14:textId="37B64451" w:rsidR="00850A06" w:rsidRDefault="00E97FB4" w:rsidP="00E97FB4">
      <w:pPr>
        <w:pStyle w:val="ListParagraph"/>
        <w:numPr>
          <w:ilvl w:val="0"/>
          <w:numId w:val="37"/>
        </w:numPr>
        <w:ind w:left="567" w:hanging="283"/>
        <w:rPr>
          <w:lang w:eastAsia="id-ID"/>
        </w:rPr>
      </w:pPr>
      <w:r>
        <w:rPr>
          <w:lang w:eastAsia="id-ID"/>
        </w:rPr>
        <w:t>ESP32</w:t>
      </w:r>
    </w:p>
    <w:p w14:paraId="4A0942B0" w14:textId="21CF1B84" w:rsidR="00EB1932" w:rsidRDefault="00EB1932" w:rsidP="00EB1932">
      <w:pPr>
        <w:pStyle w:val="ListParagraph"/>
        <w:ind w:left="567"/>
        <w:rPr>
          <w:lang w:eastAsia="id-ID"/>
        </w:rPr>
      </w:pPr>
      <w:r>
        <w:rPr>
          <w:lang w:eastAsia="id-ID"/>
        </w:rPr>
        <w:t>ESP32 menjadi komponen utama didalam perangkat penguncian, ESP32 merupakan sebuah mikrokontroler sehingga dapat digunakan untuk mengatur dan memantau kondisi pintu dengan mengolah data yang diterima dari sensor dan aktuator.</w:t>
      </w:r>
    </w:p>
    <w:p w14:paraId="10417891" w14:textId="41C156D6" w:rsidR="003C760D" w:rsidRDefault="004D0FFF" w:rsidP="004D0FFF">
      <w:pPr>
        <w:pStyle w:val="ListParagraph"/>
        <w:ind w:left="567"/>
        <w:jc w:val="center"/>
        <w:rPr>
          <w:lang w:eastAsia="id-ID"/>
        </w:rPr>
      </w:pPr>
      <w:r>
        <w:rPr>
          <w:noProof/>
        </w:rPr>
        <w:drawing>
          <wp:inline distT="0" distB="0" distL="0" distR="0" wp14:anchorId="312D28D5" wp14:editId="49CE50B3">
            <wp:extent cx="1971570" cy="1540042"/>
            <wp:effectExtent l="0" t="0" r="0" b="3175"/>
            <wp:docPr id="6" name="Picture 6" descr="ESP32 Development Board (WIFI and Bluetooth) – Lampa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P32 Development Board (WIFI and Bluetooth) – Lampatronics"/>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861" t="11390" b="13514"/>
                    <a:stretch/>
                  </pic:blipFill>
                  <pic:spPr bwMode="auto">
                    <a:xfrm>
                      <a:off x="0" y="0"/>
                      <a:ext cx="1967476" cy="1536844"/>
                    </a:xfrm>
                    <a:prstGeom prst="rect">
                      <a:avLst/>
                    </a:prstGeom>
                    <a:noFill/>
                    <a:ln>
                      <a:noFill/>
                    </a:ln>
                    <a:extLst>
                      <a:ext uri="{53640926-AAD7-44D8-BBD7-CCE9431645EC}">
                        <a14:shadowObscured xmlns:a14="http://schemas.microsoft.com/office/drawing/2010/main"/>
                      </a:ext>
                    </a:extLst>
                  </pic:spPr>
                </pic:pic>
              </a:graphicData>
            </a:graphic>
          </wp:inline>
        </w:drawing>
      </w:r>
    </w:p>
    <w:p w14:paraId="17453E1A" w14:textId="4E67353C" w:rsidR="00411411" w:rsidRDefault="00411411" w:rsidP="00542AD9">
      <w:pPr>
        <w:pStyle w:val="Caption"/>
        <w:ind w:left="567"/>
        <w:jc w:val="center"/>
        <w:rPr>
          <w:b w:val="0"/>
          <w:i/>
        </w:rPr>
      </w:pPr>
      <w:bookmarkStart w:id="35" w:name="_Ref143167322"/>
      <w:r>
        <w:t>Gambar 3.</w:t>
      </w:r>
      <w:r w:rsidR="00E91956">
        <w:fldChar w:fldCharType="begin"/>
      </w:r>
      <w:r w:rsidR="00E91956">
        <w:instrText xml:space="preserve"> SEQ Gambar_3. \* ARABIC </w:instrText>
      </w:r>
      <w:r w:rsidR="00E91956">
        <w:fldChar w:fldCharType="separate"/>
      </w:r>
      <w:r w:rsidR="00210809">
        <w:rPr>
          <w:noProof/>
        </w:rPr>
        <w:t>3</w:t>
      </w:r>
      <w:r w:rsidR="00E91956">
        <w:rPr>
          <w:noProof/>
        </w:rPr>
        <w:fldChar w:fldCharType="end"/>
      </w:r>
      <w:bookmarkEnd w:id="35"/>
      <w:r>
        <w:t xml:space="preserve"> </w:t>
      </w:r>
      <w:r w:rsidRPr="00411411">
        <w:rPr>
          <w:b w:val="0"/>
        </w:rPr>
        <w:t xml:space="preserve">ESP32 </w:t>
      </w:r>
      <w:r w:rsidRPr="00411411">
        <w:rPr>
          <w:b w:val="0"/>
          <w:i/>
        </w:rPr>
        <w:t>Development Board</w:t>
      </w:r>
    </w:p>
    <w:p w14:paraId="23714D48" w14:textId="77777777" w:rsidR="00411411" w:rsidRPr="00411411" w:rsidRDefault="00411411" w:rsidP="00411411">
      <w:pPr>
        <w:rPr>
          <w:lang w:eastAsia="id-ID"/>
        </w:rPr>
      </w:pPr>
    </w:p>
    <w:p w14:paraId="7E8F1B35" w14:textId="6B93673B" w:rsidR="00411411" w:rsidRDefault="00411411" w:rsidP="00411411">
      <w:pPr>
        <w:ind w:left="567"/>
        <w:rPr>
          <w:lang w:eastAsia="id-ID"/>
        </w:rPr>
      </w:pPr>
      <w:r>
        <w:rPr>
          <w:lang w:eastAsia="id-ID"/>
        </w:rPr>
        <w:fldChar w:fldCharType="begin"/>
      </w:r>
      <w:r>
        <w:rPr>
          <w:lang w:eastAsia="id-ID"/>
        </w:rPr>
        <w:instrText xml:space="preserve"> REF _Ref143167322 </w:instrText>
      </w:r>
      <w:r>
        <w:rPr>
          <w:lang w:eastAsia="id-ID"/>
        </w:rPr>
        <w:fldChar w:fldCharType="separate"/>
      </w:r>
      <w:r>
        <w:t>Gambar 3.</w:t>
      </w:r>
      <w:r>
        <w:rPr>
          <w:noProof/>
        </w:rPr>
        <w:t>3</w:t>
      </w:r>
      <w:r>
        <w:rPr>
          <w:lang w:eastAsia="id-ID"/>
        </w:rPr>
        <w:fldChar w:fldCharType="end"/>
      </w:r>
      <w:r>
        <w:rPr>
          <w:lang w:eastAsia="id-ID"/>
        </w:rPr>
        <w:t xml:space="preserve"> merupakan sebuah papan pengembangan ESP32, dimana pada papan pengembangan tersebut terdapat pin-pin digital yang dapat digunakan untuk membaca sensor atau menggerakkan aktuaror, pada papan pengembangan juga terdapat modul programmer yang digunakan untuk menjalankan program pada proses pembuatan kode program.</w:t>
      </w:r>
    </w:p>
    <w:p w14:paraId="6E87BB23" w14:textId="77777777" w:rsidR="00E61717" w:rsidRPr="00411411" w:rsidRDefault="00E61717" w:rsidP="00E61717">
      <w:pPr>
        <w:rPr>
          <w:lang w:eastAsia="id-ID"/>
        </w:rPr>
      </w:pPr>
    </w:p>
    <w:p w14:paraId="37B50CBB" w14:textId="301FD0DF" w:rsidR="00E97FB4" w:rsidRDefault="00E97FB4" w:rsidP="00E97FB4">
      <w:pPr>
        <w:pStyle w:val="ListParagraph"/>
        <w:numPr>
          <w:ilvl w:val="0"/>
          <w:numId w:val="37"/>
        </w:numPr>
        <w:ind w:left="567" w:hanging="283"/>
        <w:rPr>
          <w:lang w:eastAsia="id-ID"/>
        </w:rPr>
      </w:pPr>
      <w:r>
        <w:rPr>
          <w:lang w:eastAsia="id-ID"/>
        </w:rPr>
        <w:lastRenderedPageBreak/>
        <w:t>Bluetooth</w:t>
      </w:r>
    </w:p>
    <w:p w14:paraId="215F5C6A" w14:textId="564AC299" w:rsidR="00EB1932" w:rsidRDefault="00EB1932" w:rsidP="00EB1932">
      <w:pPr>
        <w:pStyle w:val="ListParagraph"/>
        <w:ind w:left="567"/>
        <w:rPr>
          <w:lang w:eastAsia="id-ID"/>
        </w:rPr>
      </w:pPr>
      <w:r>
        <w:rPr>
          <w:lang w:eastAsia="id-ID"/>
        </w:rPr>
        <w:t xml:space="preserve">Proses autentikasi akses pengguna akan menggunakan koneksi bluetooth untuk mengirim kode kunci. Oleh karena itu perangkat kunci pintu harus mempunyai mobul komunikasi bluetooth sebagai jalur komunikasi untuk berkomunikasi dengan aplikasi </w:t>
      </w:r>
      <w:r w:rsidRPr="000136D9">
        <w:rPr>
          <w:i/>
          <w:lang w:eastAsia="id-ID"/>
        </w:rPr>
        <w:t>mobile</w:t>
      </w:r>
      <w:r>
        <w:rPr>
          <w:lang w:eastAsia="id-ID"/>
        </w:rPr>
        <w:t xml:space="preserve">. </w:t>
      </w:r>
      <w:r w:rsidR="00A62744">
        <w:rPr>
          <w:lang w:eastAsia="id-ID"/>
        </w:rPr>
        <w:t>Modul bluetooth yang digunakan harus dapat berkuminukasi dengan ESP32 sebagai kontroler utama maka pada perangkat penguncian menggunakan modul HC-05 sebagai modul bluetooth dengan komunikasi serial yang didukung oleh ESP32.</w:t>
      </w:r>
    </w:p>
    <w:p w14:paraId="11D8365C" w14:textId="6D95D410" w:rsidR="004D0FFF" w:rsidRDefault="004D0FFF" w:rsidP="004D0FFF">
      <w:pPr>
        <w:pStyle w:val="ListParagraph"/>
        <w:ind w:left="567"/>
        <w:jc w:val="center"/>
        <w:rPr>
          <w:lang w:eastAsia="id-ID"/>
        </w:rPr>
      </w:pPr>
      <w:r>
        <w:rPr>
          <w:noProof/>
        </w:rPr>
        <w:drawing>
          <wp:inline distT="0" distB="0" distL="0" distR="0" wp14:anchorId="7060AEBC" wp14:editId="234C06E6">
            <wp:extent cx="1636294" cy="1268593"/>
            <wp:effectExtent l="0" t="0" r="2540" b="8255"/>
            <wp:docPr id="7" name="Picture 7" descr="HC05 6 Pin Wireless Serial Bluetooth Module with Button for Arduino/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05 6 Pin Wireless Serial Bluetooth Module with Button for Arduino/R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39444" cy="1271035"/>
                    </a:xfrm>
                    <a:prstGeom prst="rect">
                      <a:avLst/>
                    </a:prstGeom>
                    <a:noFill/>
                    <a:ln>
                      <a:noFill/>
                    </a:ln>
                  </pic:spPr>
                </pic:pic>
              </a:graphicData>
            </a:graphic>
          </wp:inline>
        </w:drawing>
      </w:r>
    </w:p>
    <w:p w14:paraId="10EC3B12" w14:textId="056D919D" w:rsidR="00411411" w:rsidRDefault="00411411" w:rsidP="00542AD9">
      <w:pPr>
        <w:pStyle w:val="Caption"/>
        <w:ind w:left="567"/>
        <w:jc w:val="center"/>
        <w:rPr>
          <w:b w:val="0"/>
        </w:rPr>
      </w:pPr>
      <w:bookmarkStart w:id="36" w:name="_Ref143167503"/>
      <w:r>
        <w:t>Gambar 3.</w:t>
      </w:r>
      <w:r w:rsidR="00E91956">
        <w:fldChar w:fldCharType="begin"/>
      </w:r>
      <w:r w:rsidR="00E91956">
        <w:instrText xml:space="preserve"> SEQ Gambar_3. \* ARABIC </w:instrText>
      </w:r>
      <w:r w:rsidR="00E91956">
        <w:fldChar w:fldCharType="separate"/>
      </w:r>
      <w:r w:rsidR="00210809">
        <w:rPr>
          <w:noProof/>
        </w:rPr>
        <w:t>4</w:t>
      </w:r>
      <w:r w:rsidR="00E91956">
        <w:rPr>
          <w:noProof/>
        </w:rPr>
        <w:fldChar w:fldCharType="end"/>
      </w:r>
      <w:bookmarkEnd w:id="36"/>
      <w:r>
        <w:t xml:space="preserve"> </w:t>
      </w:r>
      <w:r w:rsidRPr="00411411">
        <w:rPr>
          <w:b w:val="0"/>
        </w:rPr>
        <w:t>Modul Bluetooth HC-05</w:t>
      </w:r>
    </w:p>
    <w:p w14:paraId="5777E350" w14:textId="77777777" w:rsidR="00411411" w:rsidRDefault="00411411" w:rsidP="00411411">
      <w:pPr>
        <w:rPr>
          <w:lang w:eastAsia="id-ID"/>
        </w:rPr>
      </w:pPr>
    </w:p>
    <w:p w14:paraId="2D586581" w14:textId="37213F03" w:rsidR="00E07C61" w:rsidRDefault="00411411" w:rsidP="00E61717">
      <w:pPr>
        <w:ind w:left="567"/>
        <w:rPr>
          <w:lang w:eastAsia="id-ID"/>
        </w:rPr>
      </w:pPr>
      <w:r>
        <w:rPr>
          <w:lang w:eastAsia="id-ID"/>
        </w:rPr>
        <w:fldChar w:fldCharType="begin"/>
      </w:r>
      <w:r>
        <w:rPr>
          <w:lang w:eastAsia="id-ID"/>
        </w:rPr>
        <w:instrText xml:space="preserve"> REF _Ref143167503 </w:instrText>
      </w:r>
      <w:r>
        <w:rPr>
          <w:lang w:eastAsia="id-ID"/>
        </w:rPr>
        <w:fldChar w:fldCharType="separate"/>
      </w:r>
      <w:r>
        <w:t>Gambar 3.</w:t>
      </w:r>
      <w:r>
        <w:rPr>
          <w:noProof/>
        </w:rPr>
        <w:t>4</w:t>
      </w:r>
      <w:r>
        <w:rPr>
          <w:lang w:eastAsia="id-ID"/>
        </w:rPr>
        <w:fldChar w:fldCharType="end"/>
      </w:r>
      <w:r>
        <w:rPr>
          <w:lang w:eastAsia="id-ID"/>
        </w:rPr>
        <w:t xml:space="preserve"> merupakan modul bluetootnh HC-05, modul bluetooth tersebut dapat berkomuniasi dengan perangkat </w:t>
      </w:r>
      <w:r w:rsidRPr="000136D9">
        <w:rPr>
          <w:i/>
          <w:lang w:eastAsia="id-ID"/>
        </w:rPr>
        <w:t>smartphone</w:t>
      </w:r>
      <w:r>
        <w:rPr>
          <w:lang w:eastAsia="id-ID"/>
        </w:rPr>
        <w:t xml:space="preserve"> melalui koneksi tanpa</w:t>
      </w:r>
      <w:r w:rsidR="00E07C61">
        <w:rPr>
          <w:lang w:eastAsia="id-ID"/>
        </w:rPr>
        <w:t xml:space="preserve"> kabel. Pada </w:t>
      </w:r>
      <w:r w:rsidR="000136D9">
        <w:rPr>
          <w:lang w:eastAsia="id-ID"/>
        </w:rPr>
        <w:t>modul bluetooth tersebut juga</w:t>
      </w:r>
      <w:r w:rsidR="00E07C61">
        <w:rPr>
          <w:lang w:eastAsia="id-ID"/>
        </w:rPr>
        <w:t xml:space="preserve"> terdapat pin-pin yang digunakan untuk berkomunikasi dengan mikrokontroler melalui koneksi serial.</w:t>
      </w:r>
    </w:p>
    <w:p w14:paraId="006A02E0" w14:textId="77777777" w:rsidR="00E61717" w:rsidRPr="00411411" w:rsidRDefault="00E61717" w:rsidP="00E61717">
      <w:pPr>
        <w:ind w:left="567"/>
        <w:rPr>
          <w:lang w:eastAsia="id-ID"/>
        </w:rPr>
      </w:pPr>
    </w:p>
    <w:p w14:paraId="66679DDB" w14:textId="4D87AD69" w:rsidR="00E97FB4" w:rsidRDefault="00E97FB4" w:rsidP="00E97FB4">
      <w:pPr>
        <w:pStyle w:val="ListParagraph"/>
        <w:numPr>
          <w:ilvl w:val="0"/>
          <w:numId w:val="37"/>
        </w:numPr>
        <w:ind w:left="567" w:hanging="283"/>
        <w:rPr>
          <w:lang w:eastAsia="id-ID"/>
        </w:rPr>
      </w:pPr>
      <w:r>
        <w:rPr>
          <w:lang w:eastAsia="id-ID"/>
        </w:rPr>
        <w:t>WiFi</w:t>
      </w:r>
    </w:p>
    <w:p w14:paraId="5901FFBA" w14:textId="6C1F1B5F" w:rsidR="004D0FFF" w:rsidRDefault="00A62744" w:rsidP="00E61717">
      <w:pPr>
        <w:pStyle w:val="ListParagraph"/>
        <w:ind w:left="567"/>
        <w:rPr>
          <w:lang w:eastAsia="id-ID"/>
        </w:rPr>
      </w:pPr>
      <w:r>
        <w:rPr>
          <w:lang w:eastAsia="id-ID"/>
        </w:rPr>
        <w:t>Perankat penguncian perlu terhubung dengan server untuk mengirimkan kondisi pintu atau menerima perintah dari jarak jauh, oleh karena itu ESP32 membutuhkan modul komunikasi yang dapat terhubung dengan internet. Pada ESP32 sudah tersedia modul WiFI yang dapat digunakan untuk terhubung ke internet sehingga tidak perlu menambah komponen WiFi eksternal.</w:t>
      </w:r>
    </w:p>
    <w:p w14:paraId="0AFABB4C" w14:textId="77777777" w:rsidR="00E61717" w:rsidRDefault="00E61717" w:rsidP="00E61717">
      <w:pPr>
        <w:pStyle w:val="ListParagraph"/>
        <w:ind w:left="567"/>
        <w:rPr>
          <w:lang w:eastAsia="id-ID"/>
        </w:rPr>
      </w:pPr>
    </w:p>
    <w:p w14:paraId="5549C0E6" w14:textId="0346F4F5" w:rsidR="00E97FB4" w:rsidRDefault="00E97FB4" w:rsidP="00E97FB4">
      <w:pPr>
        <w:pStyle w:val="ListParagraph"/>
        <w:numPr>
          <w:ilvl w:val="0"/>
          <w:numId w:val="37"/>
        </w:numPr>
        <w:ind w:left="567" w:hanging="283"/>
        <w:rPr>
          <w:lang w:eastAsia="id-ID"/>
        </w:rPr>
      </w:pPr>
      <w:r>
        <w:rPr>
          <w:lang w:eastAsia="id-ID"/>
        </w:rPr>
        <w:t>Saklar magnetik</w:t>
      </w:r>
    </w:p>
    <w:p w14:paraId="4B803143" w14:textId="13DBECAD" w:rsidR="004D0FFF" w:rsidRDefault="00A62744" w:rsidP="004D0FFF">
      <w:pPr>
        <w:pStyle w:val="ListParagraph"/>
        <w:ind w:left="567"/>
        <w:rPr>
          <w:lang w:eastAsia="id-ID"/>
        </w:rPr>
      </w:pPr>
      <w:r>
        <w:rPr>
          <w:lang w:eastAsia="id-ID"/>
        </w:rPr>
        <w:t xml:space="preserve">Perangkat penguncian </w:t>
      </w:r>
      <w:r w:rsidR="006309E9">
        <w:rPr>
          <w:lang w:eastAsia="id-ID"/>
        </w:rPr>
        <w:t xml:space="preserve">harus dapat memantau kondisi pintu untuk selanjutnya dilaporkan ke </w:t>
      </w:r>
      <w:r w:rsidR="006309E9" w:rsidRPr="000136D9">
        <w:rPr>
          <w:i/>
          <w:lang w:eastAsia="id-ID"/>
        </w:rPr>
        <w:t>server</w:t>
      </w:r>
      <w:r w:rsidR="006309E9">
        <w:rPr>
          <w:lang w:eastAsia="id-ID"/>
        </w:rPr>
        <w:t>, sebuah sensor diperlukan untuk melakukan tugas penatauan ini. Sebuah sensor magnetik dapat digunakan untuk mendeteksi kondisi pintu terbuka atau tidak</w:t>
      </w:r>
      <w:r w:rsidR="00E61717">
        <w:rPr>
          <w:lang w:eastAsia="id-ID"/>
        </w:rPr>
        <w:t xml:space="preserve"> dengan memanfaatkan medan magnet.</w:t>
      </w:r>
    </w:p>
    <w:p w14:paraId="52D47792" w14:textId="3BFBEB77" w:rsidR="004D0FFF" w:rsidRDefault="004D0FFF" w:rsidP="004D0FFF">
      <w:pPr>
        <w:pStyle w:val="ListParagraph"/>
        <w:ind w:left="567"/>
        <w:jc w:val="center"/>
        <w:rPr>
          <w:lang w:eastAsia="id-ID"/>
        </w:rPr>
      </w:pPr>
      <w:r>
        <w:rPr>
          <w:noProof/>
        </w:rPr>
        <w:lastRenderedPageBreak/>
        <w:drawing>
          <wp:inline distT="0" distB="0" distL="0" distR="0" wp14:anchorId="4A84FC63" wp14:editId="191D6243">
            <wp:extent cx="1531145" cy="1596788"/>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27954" cy="1593460"/>
                    </a:xfrm>
                    <a:prstGeom prst="rect">
                      <a:avLst/>
                    </a:prstGeom>
                    <a:noFill/>
                  </pic:spPr>
                </pic:pic>
              </a:graphicData>
            </a:graphic>
          </wp:inline>
        </w:drawing>
      </w:r>
    </w:p>
    <w:p w14:paraId="6C72A361" w14:textId="324647CC" w:rsidR="004D0FFF" w:rsidRDefault="004D0FFF" w:rsidP="00542AD9">
      <w:pPr>
        <w:pStyle w:val="Caption"/>
        <w:ind w:left="567"/>
        <w:jc w:val="center"/>
        <w:rPr>
          <w:b w:val="0"/>
        </w:rPr>
      </w:pPr>
      <w:bookmarkStart w:id="37" w:name="_Ref143167654"/>
      <w:r>
        <w:t>Gambar 3.</w:t>
      </w:r>
      <w:r w:rsidR="00E91956">
        <w:fldChar w:fldCharType="begin"/>
      </w:r>
      <w:r w:rsidR="00E91956">
        <w:instrText xml:space="preserve"> SEQ Gambar_3. \* ARABIC </w:instrText>
      </w:r>
      <w:r w:rsidR="00E91956">
        <w:fldChar w:fldCharType="separate"/>
      </w:r>
      <w:r w:rsidR="00210809">
        <w:rPr>
          <w:noProof/>
        </w:rPr>
        <w:t>5</w:t>
      </w:r>
      <w:r w:rsidR="00E91956">
        <w:rPr>
          <w:noProof/>
        </w:rPr>
        <w:fldChar w:fldCharType="end"/>
      </w:r>
      <w:bookmarkEnd w:id="37"/>
      <w:r>
        <w:t xml:space="preserve"> </w:t>
      </w:r>
      <w:r w:rsidRPr="004D0FFF">
        <w:rPr>
          <w:b w:val="0"/>
        </w:rPr>
        <w:t>Saklar Magnetik</w:t>
      </w:r>
    </w:p>
    <w:p w14:paraId="36B15912" w14:textId="77777777" w:rsidR="000A0268" w:rsidRPr="000A0268" w:rsidRDefault="000A0268" w:rsidP="000A0268">
      <w:pPr>
        <w:rPr>
          <w:lang w:eastAsia="id-ID"/>
        </w:rPr>
      </w:pPr>
    </w:p>
    <w:p w14:paraId="6EC4B5FA" w14:textId="3B1E929B" w:rsidR="004D0FFF" w:rsidRDefault="00E61717" w:rsidP="00E61717">
      <w:pPr>
        <w:ind w:left="567"/>
        <w:rPr>
          <w:lang w:eastAsia="id-ID"/>
        </w:rPr>
      </w:pPr>
      <w:r>
        <w:rPr>
          <w:lang w:eastAsia="id-ID"/>
        </w:rPr>
        <w:fldChar w:fldCharType="begin"/>
      </w:r>
      <w:r>
        <w:rPr>
          <w:lang w:eastAsia="id-ID"/>
        </w:rPr>
        <w:instrText xml:space="preserve"> REF _Ref143167654 </w:instrText>
      </w:r>
      <w:r>
        <w:rPr>
          <w:lang w:eastAsia="id-ID"/>
        </w:rPr>
        <w:fldChar w:fldCharType="separate"/>
      </w:r>
      <w:r>
        <w:t>Gambar 3.</w:t>
      </w:r>
      <w:r>
        <w:rPr>
          <w:noProof/>
        </w:rPr>
        <w:t>5</w:t>
      </w:r>
      <w:r>
        <w:rPr>
          <w:lang w:eastAsia="id-ID"/>
        </w:rPr>
        <w:fldChar w:fldCharType="end"/>
      </w:r>
      <w:r>
        <w:rPr>
          <w:lang w:eastAsia="id-ID"/>
        </w:rPr>
        <w:t xml:space="preserve"> merupakan sebuah saklar magnetik, sebuah saklar magnetik terdiri dari dua bagian yaitu bagian magnet dan saklar, pada saat keduanya berdekatan maka saklar akan tertutup dan jika keduanya terpisah maka saklar aka terbuka. Tengan memanfaatkan fenomena ini maka menungkinkan untuk mendeketsi kondisi pintu sedang terbuka atau tertutup.</w:t>
      </w:r>
    </w:p>
    <w:p w14:paraId="1C082905" w14:textId="77777777" w:rsidR="00E61717" w:rsidRPr="004D0FFF" w:rsidRDefault="00E61717" w:rsidP="00E61717">
      <w:pPr>
        <w:ind w:left="567"/>
        <w:rPr>
          <w:lang w:eastAsia="id-ID"/>
        </w:rPr>
      </w:pPr>
    </w:p>
    <w:p w14:paraId="3EFCCCBB" w14:textId="709A6F10" w:rsidR="00E97FB4" w:rsidRDefault="00E97FB4" w:rsidP="00E97FB4">
      <w:pPr>
        <w:pStyle w:val="ListParagraph"/>
        <w:numPr>
          <w:ilvl w:val="0"/>
          <w:numId w:val="37"/>
        </w:numPr>
        <w:ind w:left="567" w:hanging="283"/>
        <w:rPr>
          <w:lang w:eastAsia="id-ID"/>
        </w:rPr>
      </w:pPr>
      <w:r>
        <w:rPr>
          <w:lang w:eastAsia="id-ID"/>
        </w:rPr>
        <w:t>Solenoid</w:t>
      </w:r>
    </w:p>
    <w:p w14:paraId="513F6EEF" w14:textId="1125E6C7" w:rsidR="006309E9" w:rsidRDefault="006309E9" w:rsidP="006309E9">
      <w:pPr>
        <w:pStyle w:val="ListParagraph"/>
        <w:ind w:left="567"/>
        <w:rPr>
          <w:lang w:eastAsia="id-ID"/>
        </w:rPr>
      </w:pPr>
      <w:r>
        <w:rPr>
          <w:lang w:eastAsia="id-ID"/>
        </w:rPr>
        <w:t>Sebuah aktuator diperlukan untuk mengunci pintu secara fisik, solenoid dapat digunakan untuk mengunci pintu fisik dengan kendali berupa arus listrik. Dengan menggunakan solenoid memungkinkan kendali penguncian dilakukan secara digital dengan mengirimkan arus listrik.</w:t>
      </w:r>
    </w:p>
    <w:p w14:paraId="41C533C1" w14:textId="455F5066" w:rsidR="004D0FFF" w:rsidRDefault="004D0FFF" w:rsidP="004D0FFF">
      <w:pPr>
        <w:pStyle w:val="ListParagraph"/>
        <w:ind w:left="567"/>
        <w:jc w:val="center"/>
        <w:rPr>
          <w:lang w:eastAsia="id-ID"/>
        </w:rPr>
      </w:pPr>
      <w:r>
        <w:rPr>
          <w:noProof/>
        </w:rPr>
        <w:drawing>
          <wp:inline distT="0" distB="0" distL="0" distR="0" wp14:anchorId="749C385C" wp14:editId="785AE147">
            <wp:extent cx="1659274" cy="1514901"/>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77324" cy="1531380"/>
                    </a:xfrm>
                    <a:prstGeom prst="rect">
                      <a:avLst/>
                    </a:prstGeom>
                    <a:noFill/>
                  </pic:spPr>
                </pic:pic>
              </a:graphicData>
            </a:graphic>
          </wp:inline>
        </w:drawing>
      </w:r>
    </w:p>
    <w:p w14:paraId="0DE62A59" w14:textId="43A1C49C" w:rsidR="004D0FFF" w:rsidRDefault="004D0FFF" w:rsidP="00542AD9">
      <w:pPr>
        <w:pStyle w:val="Caption"/>
        <w:ind w:left="567"/>
        <w:jc w:val="center"/>
      </w:pPr>
      <w:bookmarkStart w:id="38" w:name="_Ref143167950"/>
      <w:r>
        <w:t>Gambar 3.</w:t>
      </w:r>
      <w:r w:rsidR="00E91956">
        <w:fldChar w:fldCharType="begin"/>
      </w:r>
      <w:r w:rsidR="00E91956">
        <w:instrText xml:space="preserve"> SEQ Gambar_3. \* ARABIC </w:instrText>
      </w:r>
      <w:r w:rsidR="00E91956">
        <w:fldChar w:fldCharType="separate"/>
      </w:r>
      <w:r w:rsidR="00210809">
        <w:rPr>
          <w:noProof/>
        </w:rPr>
        <w:t>6</w:t>
      </w:r>
      <w:r w:rsidR="00E91956">
        <w:rPr>
          <w:noProof/>
        </w:rPr>
        <w:fldChar w:fldCharType="end"/>
      </w:r>
      <w:bookmarkEnd w:id="38"/>
      <w:r>
        <w:t xml:space="preserve"> </w:t>
      </w:r>
      <w:r w:rsidRPr="004D0FFF">
        <w:rPr>
          <w:b w:val="0"/>
        </w:rPr>
        <w:t>Solenoid</w:t>
      </w:r>
    </w:p>
    <w:p w14:paraId="68071473" w14:textId="77777777" w:rsidR="004D0FFF" w:rsidRDefault="004D0FFF" w:rsidP="000A0268">
      <w:pPr>
        <w:ind w:left="567"/>
        <w:rPr>
          <w:lang w:eastAsia="id-ID"/>
        </w:rPr>
      </w:pPr>
    </w:p>
    <w:p w14:paraId="4CB2C983" w14:textId="59F770F0" w:rsidR="000A0268" w:rsidRDefault="000A0268" w:rsidP="000A0268">
      <w:pPr>
        <w:ind w:left="567"/>
        <w:rPr>
          <w:lang w:eastAsia="id-ID"/>
        </w:rPr>
      </w:pPr>
      <w:r>
        <w:rPr>
          <w:lang w:eastAsia="id-ID"/>
        </w:rPr>
        <w:fldChar w:fldCharType="begin"/>
      </w:r>
      <w:r>
        <w:rPr>
          <w:lang w:eastAsia="id-ID"/>
        </w:rPr>
        <w:instrText xml:space="preserve"> REF _Ref143167950 </w:instrText>
      </w:r>
      <w:r>
        <w:rPr>
          <w:lang w:eastAsia="id-ID"/>
        </w:rPr>
        <w:fldChar w:fldCharType="separate"/>
      </w:r>
      <w:r>
        <w:t>Gambar 3.</w:t>
      </w:r>
      <w:r>
        <w:rPr>
          <w:noProof/>
        </w:rPr>
        <w:t>6</w:t>
      </w:r>
      <w:r>
        <w:rPr>
          <w:lang w:eastAsia="id-ID"/>
        </w:rPr>
        <w:fldChar w:fldCharType="end"/>
      </w:r>
      <w:r>
        <w:rPr>
          <w:lang w:eastAsia="id-ID"/>
        </w:rPr>
        <w:t xml:space="preserve"> merupakan sebuah solenoid, solenoid menggunakan prinsip elektromagnetik untuk menarik pin kunci sehingga dapat digunakan untuk mengunci pintu dengan memberikan arus listrik yang sesuai.</w:t>
      </w:r>
    </w:p>
    <w:p w14:paraId="20AAC8C4" w14:textId="7CDB498E" w:rsidR="00A62744" w:rsidRDefault="00A62744" w:rsidP="00A62744">
      <w:pPr>
        <w:pStyle w:val="ListParagraph"/>
        <w:numPr>
          <w:ilvl w:val="0"/>
          <w:numId w:val="37"/>
        </w:numPr>
        <w:ind w:left="567" w:hanging="283"/>
        <w:rPr>
          <w:lang w:eastAsia="id-ID"/>
        </w:rPr>
      </w:pPr>
      <w:r>
        <w:rPr>
          <w:lang w:eastAsia="id-ID"/>
        </w:rPr>
        <w:t>Sensor sentuh</w:t>
      </w:r>
    </w:p>
    <w:p w14:paraId="76130827" w14:textId="689BFA89" w:rsidR="006309E9" w:rsidRDefault="006309E9" w:rsidP="006309E9">
      <w:pPr>
        <w:pStyle w:val="ListParagraph"/>
        <w:ind w:left="567"/>
        <w:rPr>
          <w:lang w:eastAsia="id-ID"/>
        </w:rPr>
      </w:pPr>
      <w:r>
        <w:rPr>
          <w:lang w:eastAsia="id-ID"/>
        </w:rPr>
        <w:lastRenderedPageBreak/>
        <w:t>Dalam kondisi normal sebuah solenoid akan selalu mengunci pintu dan sole</w:t>
      </w:r>
      <w:r w:rsidR="000136D9">
        <w:rPr>
          <w:lang w:eastAsia="id-ID"/>
        </w:rPr>
        <w:t>n</w:t>
      </w:r>
      <w:r>
        <w:rPr>
          <w:lang w:eastAsia="id-ID"/>
        </w:rPr>
        <w:t>oid hanya dapat membuka kunci pintu dalam waktu yang relatif singkat atau tidak dapat membuka kunci pintu terus menerus, oleh karena itu diperlukan mekanisme untuk me</w:t>
      </w:r>
      <w:r w:rsidR="00B96F0B">
        <w:rPr>
          <w:lang w:eastAsia="id-ID"/>
        </w:rPr>
        <w:t xml:space="preserve">ndeteksi pengguna yang membuka pintu </w:t>
      </w:r>
      <w:r w:rsidR="00667478">
        <w:rPr>
          <w:lang w:eastAsia="id-ID"/>
        </w:rPr>
        <w:t>untuk mengaktifkan solenoid. ESP32 menyediakan sebuah sensor sentuh yang dapat digunakan untuk mendeteksi sentuhan pada gagang pintu sehingga informasi tersebut dapat digunakan untuk mengaktifkan solenoid.</w:t>
      </w:r>
    </w:p>
    <w:p w14:paraId="4FF00509" w14:textId="77777777" w:rsidR="00E61717" w:rsidRDefault="00E61717" w:rsidP="006309E9">
      <w:pPr>
        <w:pStyle w:val="ListParagraph"/>
        <w:ind w:left="567"/>
        <w:rPr>
          <w:lang w:eastAsia="id-ID"/>
        </w:rPr>
      </w:pPr>
    </w:p>
    <w:p w14:paraId="5430185F" w14:textId="2B8D7130" w:rsidR="00E97FB4" w:rsidRDefault="00E97FB4" w:rsidP="00E97FB4">
      <w:pPr>
        <w:pStyle w:val="ListParagraph"/>
        <w:numPr>
          <w:ilvl w:val="0"/>
          <w:numId w:val="37"/>
        </w:numPr>
        <w:ind w:left="567" w:hanging="283"/>
        <w:rPr>
          <w:lang w:eastAsia="id-ID"/>
        </w:rPr>
      </w:pPr>
      <w:r>
        <w:rPr>
          <w:lang w:eastAsia="id-ID"/>
        </w:rPr>
        <w:t>Power r</w:t>
      </w:r>
      <w:r w:rsidR="005618B9">
        <w:rPr>
          <w:lang w:eastAsia="id-ID"/>
        </w:rPr>
        <w:t>egulator</w:t>
      </w:r>
    </w:p>
    <w:p w14:paraId="56B652A5" w14:textId="21333B8D" w:rsidR="005618B9" w:rsidRDefault="005618B9" w:rsidP="005618B9">
      <w:pPr>
        <w:pStyle w:val="ListParagraph"/>
        <w:ind w:left="567"/>
        <w:rPr>
          <w:lang w:eastAsia="id-ID"/>
        </w:rPr>
      </w:pPr>
      <w:r>
        <w:rPr>
          <w:lang w:eastAsia="id-ID"/>
        </w:rPr>
        <w:t>Untuk dapat beroperasi tentunya perangkat penguncian memerlukan arus listrik, setiap komponen yang digunakan pada perangkat penguncian mungkin memerlukan voltase yang berbeda sehingga diperlukan untuk menyediakan voltase yang sesuai dengan kebutuhan setiap komponen.</w:t>
      </w:r>
    </w:p>
    <w:p w14:paraId="1A21EA0E" w14:textId="77777777" w:rsidR="00542AD9" w:rsidRDefault="000A0268" w:rsidP="00542AD9">
      <w:pPr>
        <w:pStyle w:val="ListParagraph"/>
        <w:keepNext/>
        <w:ind w:left="567"/>
        <w:jc w:val="center"/>
      </w:pPr>
      <w:r>
        <w:rPr>
          <w:noProof/>
        </w:rPr>
        <w:drawing>
          <wp:inline distT="0" distB="0" distL="0" distR="0" wp14:anchorId="799D896A" wp14:editId="31A9D065">
            <wp:extent cx="1224951" cy="1224951"/>
            <wp:effectExtent l="0" t="0" r="0" b="0"/>
            <wp:docPr id="8" name="Picture 8" descr="Jual IC 7805 Voltage Regulator DIP Linear 5 Volt 1 Ampere ST LM7805 L7805CV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ual IC 7805 Voltage Regulator DIP Linear 5 Volt 1 Ampere ST LM7805 L7805CV  | Shopee Indones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31486" cy="1231486"/>
                    </a:xfrm>
                    <a:prstGeom prst="rect">
                      <a:avLst/>
                    </a:prstGeom>
                    <a:noFill/>
                    <a:ln>
                      <a:noFill/>
                    </a:ln>
                  </pic:spPr>
                </pic:pic>
              </a:graphicData>
            </a:graphic>
          </wp:inline>
        </w:drawing>
      </w:r>
    </w:p>
    <w:p w14:paraId="0D0CC828" w14:textId="578019C7" w:rsidR="000A0268" w:rsidRDefault="00542AD9" w:rsidP="00542AD9">
      <w:pPr>
        <w:pStyle w:val="Caption"/>
        <w:ind w:left="567"/>
        <w:jc w:val="center"/>
        <w:rPr>
          <w:b w:val="0"/>
        </w:rPr>
      </w:pPr>
      <w:bookmarkStart w:id="39" w:name="_Ref143168189"/>
      <w:r>
        <w:t>Gambar 3.</w:t>
      </w:r>
      <w:r w:rsidR="00E91956">
        <w:fldChar w:fldCharType="begin"/>
      </w:r>
      <w:r w:rsidR="00E91956">
        <w:instrText xml:space="preserve"> SEQ Gambar_3. \* ARABIC </w:instrText>
      </w:r>
      <w:r w:rsidR="00E91956">
        <w:fldChar w:fldCharType="separate"/>
      </w:r>
      <w:r w:rsidR="00210809">
        <w:rPr>
          <w:noProof/>
        </w:rPr>
        <w:t>7</w:t>
      </w:r>
      <w:r w:rsidR="00E91956">
        <w:rPr>
          <w:noProof/>
        </w:rPr>
        <w:fldChar w:fldCharType="end"/>
      </w:r>
      <w:bookmarkEnd w:id="39"/>
      <w:r>
        <w:t xml:space="preserve"> </w:t>
      </w:r>
      <w:r w:rsidRPr="00542AD9">
        <w:rPr>
          <w:b w:val="0"/>
        </w:rPr>
        <w:t>Regulator 5 Volt</w:t>
      </w:r>
    </w:p>
    <w:p w14:paraId="6869D1EA" w14:textId="77777777" w:rsidR="00542AD9" w:rsidRDefault="00542AD9" w:rsidP="00542AD9">
      <w:pPr>
        <w:rPr>
          <w:lang w:eastAsia="id-ID"/>
        </w:rPr>
      </w:pPr>
    </w:p>
    <w:p w14:paraId="3EA6EA0E" w14:textId="7D2296D0" w:rsidR="00542AD9" w:rsidRPr="00542AD9" w:rsidRDefault="00542AD9" w:rsidP="00542AD9">
      <w:pPr>
        <w:ind w:left="567"/>
        <w:rPr>
          <w:lang w:eastAsia="id-ID"/>
        </w:rPr>
      </w:pPr>
      <w:r>
        <w:rPr>
          <w:lang w:eastAsia="id-ID"/>
        </w:rPr>
        <w:fldChar w:fldCharType="begin"/>
      </w:r>
      <w:r>
        <w:rPr>
          <w:lang w:eastAsia="id-ID"/>
        </w:rPr>
        <w:instrText xml:space="preserve"> REF _Ref143168189 </w:instrText>
      </w:r>
      <w:r>
        <w:rPr>
          <w:lang w:eastAsia="id-ID"/>
        </w:rPr>
        <w:fldChar w:fldCharType="separate"/>
      </w:r>
      <w:r>
        <w:t>Gambar 3.</w:t>
      </w:r>
      <w:r>
        <w:rPr>
          <w:noProof/>
        </w:rPr>
        <w:t>7</w:t>
      </w:r>
      <w:r>
        <w:rPr>
          <w:lang w:eastAsia="id-ID"/>
        </w:rPr>
        <w:fldChar w:fldCharType="end"/>
      </w:r>
      <w:r>
        <w:rPr>
          <w:lang w:eastAsia="id-ID"/>
        </w:rPr>
        <w:t xml:space="preserve"> merupakan sebuah regulator untuk menurunkan tegangan masukan menjadi 5 volt. Perangkat penguncian menggunakan tegangan masukan sebesar 12 volt hal ini sesuai dengan voltase kerja dari solenoid sedangkan ESP32 bekerja pada voltase 5 volt sehingga diperlukan sebuah regulator untuk menurunkan tegangan 12 volt menjadi 5 volt.</w:t>
      </w:r>
    </w:p>
    <w:p w14:paraId="713BF9C3" w14:textId="77777777" w:rsidR="00EF6288" w:rsidRDefault="00EF6288" w:rsidP="00A622E0"/>
    <w:p w14:paraId="29CE7592" w14:textId="676E47C4" w:rsidR="001B4CEB" w:rsidRDefault="001B4CEB" w:rsidP="006E43CA">
      <w:pPr>
        <w:pStyle w:val="SubBab3"/>
        <w:ind w:left="567" w:hanging="567"/>
      </w:pPr>
      <w:bookmarkStart w:id="40" w:name="_Toc143345295"/>
      <w:r>
        <w:t>Komunikasi Dua Arah</w:t>
      </w:r>
      <w:bookmarkEnd w:id="40"/>
    </w:p>
    <w:p w14:paraId="316687F6" w14:textId="5FAE9D0F" w:rsidR="0088468F" w:rsidRDefault="002C66DB" w:rsidP="002C66DB">
      <w:pPr>
        <w:ind w:firstLine="567"/>
      </w:pPr>
      <w:r>
        <w:t xml:space="preserve">Perangkat penguncian perlu berkomunikasi dengan perangkat lain seperti </w:t>
      </w:r>
      <w:r w:rsidRPr="000136D9">
        <w:rPr>
          <w:i/>
        </w:rPr>
        <w:t>smartphone</w:t>
      </w:r>
      <w:r>
        <w:t xml:space="preserve"> dan </w:t>
      </w:r>
      <w:r w:rsidRPr="000136D9">
        <w:rPr>
          <w:i/>
        </w:rPr>
        <w:t>server</w:t>
      </w:r>
      <w:r>
        <w:t xml:space="preserve"> baik itu untuk menerima perintah atau mengirimkan respon oleh karena itu perangkat penguncian membutuhkan komunikasi dua arah untuk mengirim dan menerima data yang akan</w:t>
      </w:r>
      <w:r w:rsidR="00036169">
        <w:t xml:space="preserve"> digunakan pada proses selanjutnya</w:t>
      </w:r>
      <w:r>
        <w:t>.</w:t>
      </w:r>
      <w:r w:rsidR="007A679B">
        <w:t xml:space="preserve"> </w:t>
      </w:r>
    </w:p>
    <w:p w14:paraId="48CC2609" w14:textId="4462C982" w:rsidR="007A679B" w:rsidRDefault="007A679B" w:rsidP="007A679B">
      <w:pPr>
        <w:jc w:val="center"/>
      </w:pPr>
      <w:bookmarkStart w:id="41" w:name="_GoBack"/>
      <w:r>
        <w:rPr>
          <w:noProof/>
        </w:rPr>
        <w:lastRenderedPageBreak/>
        <w:drawing>
          <wp:inline distT="0" distB="0" distL="0" distR="0" wp14:anchorId="1CD96130" wp14:editId="1C386DBC">
            <wp:extent cx="3027405" cy="18669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munikasi.png"/>
                    <pic:cNvPicPr/>
                  </pic:nvPicPr>
                  <pic:blipFill>
                    <a:blip r:embed="rId18">
                      <a:extLst>
                        <a:ext uri="{28A0092B-C50C-407E-A947-70E740481C1C}">
                          <a14:useLocalDpi xmlns:a14="http://schemas.microsoft.com/office/drawing/2010/main" val="0"/>
                        </a:ext>
                      </a:extLst>
                    </a:blip>
                    <a:stretch>
                      <a:fillRect/>
                    </a:stretch>
                  </pic:blipFill>
                  <pic:spPr>
                    <a:xfrm>
                      <a:off x="0" y="0"/>
                      <a:ext cx="3044669" cy="1877546"/>
                    </a:xfrm>
                    <a:prstGeom prst="rect">
                      <a:avLst/>
                    </a:prstGeom>
                  </pic:spPr>
                </pic:pic>
              </a:graphicData>
            </a:graphic>
          </wp:inline>
        </w:drawing>
      </w:r>
      <w:bookmarkEnd w:id="41"/>
    </w:p>
    <w:p w14:paraId="55DE9510" w14:textId="302DD7CA" w:rsidR="007E5CEA" w:rsidRDefault="007E5CEA" w:rsidP="007E5CEA">
      <w:pPr>
        <w:pStyle w:val="Caption"/>
        <w:jc w:val="center"/>
      </w:pPr>
      <w:bookmarkStart w:id="42" w:name="_Ref143173971"/>
      <w:r>
        <w:t>Gambar 3.</w:t>
      </w:r>
      <w:r w:rsidR="00E91956">
        <w:fldChar w:fldCharType="begin"/>
      </w:r>
      <w:r w:rsidR="00E91956">
        <w:instrText xml:space="preserve"> SEQ Gambar_3. \* ARABIC </w:instrText>
      </w:r>
      <w:r w:rsidR="00E91956">
        <w:fldChar w:fldCharType="separate"/>
      </w:r>
      <w:r w:rsidR="00210809">
        <w:rPr>
          <w:noProof/>
        </w:rPr>
        <w:t>8</w:t>
      </w:r>
      <w:r w:rsidR="00E91956">
        <w:rPr>
          <w:noProof/>
        </w:rPr>
        <w:fldChar w:fldCharType="end"/>
      </w:r>
      <w:bookmarkEnd w:id="42"/>
      <w:r>
        <w:t xml:space="preserve"> </w:t>
      </w:r>
      <w:r w:rsidRPr="007E5CEA">
        <w:rPr>
          <w:b w:val="0"/>
        </w:rPr>
        <w:t>Komunikasi Dua Arah</w:t>
      </w:r>
    </w:p>
    <w:p w14:paraId="0B7EB753" w14:textId="77777777" w:rsidR="00A26C0A" w:rsidRDefault="00A26C0A" w:rsidP="007E5CEA"/>
    <w:p w14:paraId="69BC3DBE" w14:textId="081E1947" w:rsidR="007E5CEA" w:rsidRDefault="00E91956" w:rsidP="00137DB0">
      <w:pPr>
        <w:ind w:firstLine="567"/>
      </w:pPr>
      <w:r>
        <w:fldChar w:fldCharType="begin"/>
      </w:r>
      <w:r>
        <w:instrText xml:space="preserve"> REF _Ref143173971 </w:instrText>
      </w:r>
      <w:r>
        <w:fldChar w:fldCharType="separate"/>
      </w:r>
      <w:r w:rsidR="00137DB0">
        <w:t>Gambar 3.</w:t>
      </w:r>
      <w:r w:rsidR="00137DB0">
        <w:rPr>
          <w:noProof/>
        </w:rPr>
        <w:t>8</w:t>
      </w:r>
      <w:r>
        <w:rPr>
          <w:noProof/>
        </w:rPr>
        <w:fldChar w:fldCharType="end"/>
      </w:r>
      <w:r w:rsidR="00137DB0">
        <w:t xml:space="preserve"> manampilkan diagram komunikasi yang dilakukan oleh perangkat kunci pintu dengan server dan aplikasi mobile. Komunikasi yang dilakukan oleh perangkat kunci pintu terbagi menjadi dua yaitu komunikasi dengan server dan komunikasi dengn apliaksi mobile dengan penjelasan sebagai berikut :</w:t>
      </w:r>
    </w:p>
    <w:p w14:paraId="4613FEAD" w14:textId="3F618AF6" w:rsidR="00137DB0" w:rsidRDefault="00137DB0" w:rsidP="00137DB0">
      <w:pPr>
        <w:pStyle w:val="ListParagraph"/>
        <w:numPr>
          <w:ilvl w:val="0"/>
          <w:numId w:val="38"/>
        </w:numPr>
        <w:ind w:left="567"/>
      </w:pPr>
      <w:r>
        <w:t>Komunikasi dengan server</w:t>
      </w:r>
    </w:p>
    <w:p w14:paraId="14F85D37" w14:textId="197EED98" w:rsidR="000C055E" w:rsidRDefault="000C055E" w:rsidP="000C055E">
      <w:pPr>
        <w:pStyle w:val="ListParagraph"/>
        <w:ind w:left="567"/>
      </w:pPr>
      <w:r>
        <w:t xml:space="preserve">Perangkat kunci pintu perlu berkomunikasi dengan server untuk menerima perintah secara jarak jauh dan untuk melaporkan kondisi pintu secara realtime. </w:t>
      </w:r>
      <w:r w:rsidR="009458C7">
        <w:t xml:space="preserve">Untuk menjalin komunikasi tersebut perangkat kunci pintu menggunakan protokol http dengan menggunakan metode API. Perangkat </w:t>
      </w:r>
      <w:r w:rsidR="00936DDA">
        <w:t>kunci pintu a</w:t>
      </w:r>
      <w:r w:rsidR="009458C7">
        <w:t>k</w:t>
      </w:r>
      <w:r w:rsidR="00936DDA">
        <w:t>a</w:t>
      </w:r>
      <w:r w:rsidR="009458C7">
        <w:t xml:space="preserve">n menggunakan API yang telah disediakan oleh server untuk melaporkan kondisi pintu. </w:t>
      </w:r>
    </w:p>
    <w:p w14:paraId="25DAACEF" w14:textId="22A76980" w:rsidR="00DB7282" w:rsidRDefault="009458C7" w:rsidP="007B5840">
      <w:pPr>
        <w:pStyle w:val="ListParagraph"/>
        <w:ind w:left="567"/>
      </w:pPr>
      <w:r>
        <w:t xml:space="preserve">Untuk menerima perintah dari server metode yang digunakan sedikit berbeda dikarenakan perangkat kunci pintu bertindak sebagai client, </w:t>
      </w:r>
      <w:r w:rsidR="00936DDA">
        <w:t>untuk menerima perintah dari server perangkat kunci pintu menggunakan protokol websocket, websocket menungkinkan untuk menjalin koneksi dengan server dan koneksi tersebut akan terus terjalin, dengan menggunakan koenksi ini prangkat kunci dapat menerima event dari server meskipun perangkat kunci pintu tidak melaukan permintaan data. dengan menggunakan metode ini memungkinkan perintah dikir</w:t>
      </w:r>
      <w:r w:rsidR="00CB5209">
        <w:t>i</w:t>
      </w:r>
      <w:r w:rsidR="00936DDA">
        <w:t>mkan secara langsung tanpa menunggu polling yang dilakukan oleh perangkat kunci pintu.</w:t>
      </w:r>
    </w:p>
    <w:p w14:paraId="253D653D" w14:textId="18488537" w:rsidR="00137DB0" w:rsidRDefault="00137DB0" w:rsidP="00137DB0">
      <w:pPr>
        <w:pStyle w:val="ListParagraph"/>
        <w:numPr>
          <w:ilvl w:val="0"/>
          <w:numId w:val="38"/>
        </w:numPr>
        <w:ind w:left="567"/>
      </w:pPr>
      <w:r>
        <w:t>Komunikasi dengan aplikasi mobile</w:t>
      </w:r>
    </w:p>
    <w:p w14:paraId="1753F1BB" w14:textId="7AD58193" w:rsidR="00DB7282" w:rsidRDefault="00DB7282" w:rsidP="00DB7282">
      <w:pPr>
        <w:pStyle w:val="ListParagraph"/>
        <w:ind w:left="567"/>
      </w:pPr>
      <w:r>
        <w:t xml:space="preserve">Untuk berkomunikasi dengan aplikasi mobile, perangkat kunci pintu menggunakan koneksi bluetooth yang umumnya disediakan oleh semua perangkat smartphone. Dengan menggunakan bluetooth </w:t>
      </w:r>
      <w:r w:rsidR="00D13B4B">
        <w:t xml:space="preserve">maka proses autentikasi hanya bisa dilakukan </w:t>
      </w:r>
      <w:r w:rsidR="00D13B4B">
        <w:lastRenderedPageBreak/>
        <w:t>didekat perangkat kunci pintu dan juga memberikan keuntungan bahwa perangkat kunci pintu tetap dapat bekerja walaupun tanpa koneksi intenet.</w:t>
      </w:r>
    </w:p>
    <w:p w14:paraId="142BB9D2" w14:textId="77777777" w:rsidR="002C66DB" w:rsidRDefault="002C66DB" w:rsidP="0088468F"/>
    <w:p w14:paraId="4D7FFE29" w14:textId="5CA88E82" w:rsidR="001B4CEB" w:rsidRDefault="001B4CEB" w:rsidP="006E43CA">
      <w:pPr>
        <w:pStyle w:val="SubBab3"/>
        <w:ind w:left="567" w:hanging="567"/>
      </w:pPr>
      <w:bookmarkStart w:id="43" w:name="_Toc143345296"/>
      <w:r>
        <w:t>Database</w:t>
      </w:r>
      <w:bookmarkEnd w:id="43"/>
    </w:p>
    <w:p w14:paraId="1CADD219" w14:textId="610C9068" w:rsidR="00854EDC" w:rsidRDefault="00854EDC" w:rsidP="00854EDC">
      <w:pPr>
        <w:ind w:firstLine="567"/>
      </w:pPr>
      <w:r w:rsidRPr="000F2C5C">
        <w:rPr>
          <w:i/>
        </w:rPr>
        <w:t>Database</w:t>
      </w:r>
      <w:r>
        <w:t xml:space="preserve"> digunakan untuk menyimpan data yang digunakan dalam sistem penguncian pintu gedung seperti data pengguna, data pintu, data akses dan lain sebagainya. </w:t>
      </w:r>
      <w:r w:rsidRPr="000F2C5C">
        <w:rPr>
          <w:i/>
        </w:rPr>
        <w:t>Database</w:t>
      </w:r>
      <w:r>
        <w:t xml:space="preserve"> yang digunakan harus dapat menunjang kinerja sistem dengan karakteristik respon yang cepat dan pengelolaan data terstruktur.</w:t>
      </w:r>
      <w:r w:rsidR="007B5840">
        <w:t xml:space="preserve"> Berdasarkan penelitian </w:t>
      </w:r>
      <w:r w:rsidR="007B5840">
        <w:fldChar w:fldCharType="begin" w:fldLock="1"/>
      </w:r>
      <w:r w:rsidR="00145F23">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3]","plainTextFormattedCitation":"[3]","previouslyFormattedCitation":"[3]"},"properties":{"noteIndex":0},"schema":"https://github.com/citation-style-language/schema/raw/master/csl-citation.json"}</w:instrText>
      </w:r>
      <w:r w:rsidR="007B5840">
        <w:fldChar w:fldCharType="separate"/>
      </w:r>
      <w:r w:rsidR="007B5840" w:rsidRPr="007B5840">
        <w:rPr>
          <w:noProof/>
        </w:rPr>
        <w:t>[3]</w:t>
      </w:r>
      <w:r w:rsidR="007B5840">
        <w:fldChar w:fldCharType="end"/>
      </w:r>
      <w:r w:rsidR="007B5840">
        <w:t xml:space="preserve"> yang membandingkan kinerja dari berbagai tipe dan jenis </w:t>
      </w:r>
      <w:r w:rsidR="007B5840" w:rsidRPr="00F00482">
        <w:rPr>
          <w:i/>
        </w:rPr>
        <w:t>database</w:t>
      </w:r>
      <w:r w:rsidR="007B5840">
        <w:t xml:space="preserve"> didapatkan hasil penggunaan MySQL menunjukkan hasil kinerja yang bagus dalam hal waktu eksekusi permintaan, dengan sistem penyimpanan data bersifat relasional dan terstruktur maka MySQL dapat diterapkan pada sistem penguncian pintu gedung ini.</w:t>
      </w:r>
    </w:p>
    <w:p w14:paraId="20442D9E" w14:textId="7296C2F0" w:rsidR="007B5840" w:rsidRDefault="007B5840" w:rsidP="007B5840">
      <w:pPr>
        <w:jc w:val="center"/>
      </w:pPr>
      <w:r>
        <w:rPr>
          <w:noProof/>
        </w:rPr>
        <w:drawing>
          <wp:inline distT="0" distB="0" distL="0" distR="0" wp14:anchorId="1CC16867" wp14:editId="128A49C3">
            <wp:extent cx="4792718" cy="4894151"/>
            <wp:effectExtent l="0" t="0" r="8255"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9">
                      <a:extLst>
                        <a:ext uri="{28A0092B-C50C-407E-A947-70E740481C1C}">
                          <a14:useLocalDpi xmlns:a14="http://schemas.microsoft.com/office/drawing/2010/main" val="0"/>
                        </a:ext>
                      </a:extLst>
                    </a:blip>
                    <a:stretch>
                      <a:fillRect/>
                    </a:stretch>
                  </pic:blipFill>
                  <pic:spPr>
                    <a:xfrm>
                      <a:off x="0" y="0"/>
                      <a:ext cx="4809448" cy="4911235"/>
                    </a:xfrm>
                    <a:prstGeom prst="rect">
                      <a:avLst/>
                    </a:prstGeom>
                  </pic:spPr>
                </pic:pic>
              </a:graphicData>
            </a:graphic>
          </wp:inline>
        </w:drawing>
      </w:r>
    </w:p>
    <w:p w14:paraId="1FD308B5" w14:textId="7E7315DB" w:rsidR="007B5840" w:rsidRDefault="007B5840" w:rsidP="007B5840">
      <w:pPr>
        <w:pStyle w:val="Caption"/>
        <w:jc w:val="center"/>
        <w:rPr>
          <w:b w:val="0"/>
          <w:i/>
        </w:rPr>
      </w:pPr>
      <w:bookmarkStart w:id="44" w:name="_Ref143175401"/>
      <w:r>
        <w:t>Gambar 3.</w:t>
      </w:r>
      <w:r w:rsidR="00E91956">
        <w:fldChar w:fldCharType="begin"/>
      </w:r>
      <w:r w:rsidR="00E91956">
        <w:instrText xml:space="preserve"> SEQ Gambar_3. \* ARABIC </w:instrText>
      </w:r>
      <w:r w:rsidR="00E91956">
        <w:fldChar w:fldCharType="separate"/>
      </w:r>
      <w:r w:rsidR="00210809">
        <w:rPr>
          <w:noProof/>
        </w:rPr>
        <w:t>9</w:t>
      </w:r>
      <w:r w:rsidR="00E91956">
        <w:rPr>
          <w:noProof/>
        </w:rPr>
        <w:fldChar w:fldCharType="end"/>
      </w:r>
      <w:bookmarkEnd w:id="44"/>
      <w:r>
        <w:t xml:space="preserve"> </w:t>
      </w:r>
      <w:r w:rsidRPr="007B5840">
        <w:rPr>
          <w:b w:val="0"/>
        </w:rPr>
        <w:t xml:space="preserve">ERD </w:t>
      </w:r>
      <w:r w:rsidRPr="007B5840">
        <w:rPr>
          <w:b w:val="0"/>
          <w:i/>
        </w:rPr>
        <w:t>Database</w:t>
      </w:r>
    </w:p>
    <w:p w14:paraId="587D8871" w14:textId="22975AB8" w:rsidR="00BA42DA" w:rsidRPr="00BA42DA" w:rsidRDefault="00BA42DA" w:rsidP="00BA42DA">
      <w:pPr>
        <w:ind w:firstLine="567"/>
        <w:rPr>
          <w:lang w:eastAsia="id-ID"/>
        </w:rPr>
      </w:pPr>
      <w:r>
        <w:lastRenderedPageBreak/>
        <w:t xml:space="preserve">Pada </w:t>
      </w:r>
      <w:r w:rsidR="00E91956">
        <w:fldChar w:fldCharType="begin"/>
      </w:r>
      <w:r w:rsidR="00E91956">
        <w:instrText xml:space="preserve"> REF _Ref143175401 </w:instrText>
      </w:r>
      <w:r w:rsidR="00E91956">
        <w:fldChar w:fldCharType="separate"/>
      </w:r>
      <w:r>
        <w:t>Gambar 3.</w:t>
      </w:r>
      <w:r>
        <w:rPr>
          <w:noProof/>
        </w:rPr>
        <w:t>9</w:t>
      </w:r>
      <w:r w:rsidR="00E91956">
        <w:rPr>
          <w:noProof/>
        </w:rPr>
        <w:fldChar w:fldCharType="end"/>
      </w:r>
      <w:r>
        <w:t xml:space="preserve"> terlihat relasi antar entitas didalam </w:t>
      </w:r>
      <w:r w:rsidRPr="0026081A">
        <w:rPr>
          <w:i/>
        </w:rPr>
        <w:t>database</w:t>
      </w:r>
      <w:r>
        <w:t xml:space="preserve"> sistem penguncian pintu gedung. Pada database sistem penguncian pintu gedung terdapat beberapa entitas seperti pengguna, pintu, gedung dan </w:t>
      </w:r>
      <w:r w:rsidRPr="0038514D">
        <w:rPr>
          <w:i/>
        </w:rPr>
        <w:t>log</w:t>
      </w:r>
      <w:r>
        <w:t xml:space="preserve"> akses, entitas tersebut digunakan untuk meyimpan data yang akan digunakan didalam pengelolaan sistem dengan isi data sesuai dengan atribut dari masing-masing entitas. Dialam sistem database juga terdapat relasi, relasi menunjukkan hubungan antar entitas seperti menempati, memiliki, menjadwalkan dan mengakses, khusus untuk relasi menjadwalkan dan mengakses pada </w:t>
      </w:r>
      <w:r w:rsidR="00E91956">
        <w:fldChar w:fldCharType="begin"/>
      </w:r>
      <w:r w:rsidR="00E91956">
        <w:instrText xml:space="preserve"> RE</w:instrText>
      </w:r>
      <w:r w:rsidR="00E91956">
        <w:instrText xml:space="preserve">F _Ref143175401 </w:instrText>
      </w:r>
      <w:r w:rsidR="00E91956">
        <w:fldChar w:fldCharType="separate"/>
      </w:r>
      <w:r w:rsidR="00DC6001">
        <w:t>Gambar 3.</w:t>
      </w:r>
      <w:r w:rsidR="00DC6001">
        <w:rPr>
          <w:noProof/>
        </w:rPr>
        <w:t>9</w:t>
      </w:r>
      <w:r w:rsidR="00E91956">
        <w:rPr>
          <w:noProof/>
        </w:rPr>
        <w:fldChar w:fldCharType="end"/>
      </w:r>
      <w:r w:rsidR="00DC6001">
        <w:t xml:space="preserve"> </w:t>
      </w:r>
      <w:r>
        <w:t xml:space="preserve">terlihat bahwa relasi tersebut memiliki aktribut yang menandakan bahwa relasi tersebut juga bertindak sebagai entitas yang menjadi penghubung antara 2 entitas yang berbeda, pada umumnya kondisi seperti ini berarti relasi tersebut menunjukkan kardinalitas </w:t>
      </w:r>
      <w:r w:rsidRPr="003173EB">
        <w:rPr>
          <w:i/>
        </w:rPr>
        <w:t>many-to-many</w:t>
      </w:r>
      <w:r>
        <w:t xml:space="preserve"> dimana relasi tersebut bertindak sebagai entitas pivot untuk menghubungkan relasi </w:t>
      </w:r>
      <w:r w:rsidRPr="003173EB">
        <w:rPr>
          <w:i/>
        </w:rPr>
        <w:t>many-to-many</w:t>
      </w:r>
      <w:r>
        <w:t xml:space="preserve"> dari 2 entitas lainnya.</w:t>
      </w:r>
    </w:p>
    <w:p w14:paraId="1384CE01" w14:textId="77777777" w:rsidR="00854EDC" w:rsidRDefault="00854EDC" w:rsidP="00854EDC"/>
    <w:p w14:paraId="685C6222" w14:textId="4A4291AC" w:rsidR="001B4CEB" w:rsidRDefault="001B4CEB" w:rsidP="006E43CA">
      <w:pPr>
        <w:pStyle w:val="SubBab3"/>
        <w:ind w:left="567" w:hanging="567"/>
      </w:pPr>
      <w:bookmarkStart w:id="45" w:name="_Toc143345297"/>
      <w:r>
        <w:t xml:space="preserve">Backend </w:t>
      </w:r>
      <w:r w:rsidR="009A7C64">
        <w:t>API</w:t>
      </w:r>
      <w:bookmarkEnd w:id="45"/>
    </w:p>
    <w:p w14:paraId="3C896B81" w14:textId="73112252" w:rsidR="00BD391D" w:rsidRDefault="00416F61" w:rsidP="00416F61">
      <w:pPr>
        <w:ind w:firstLine="567"/>
      </w:pPr>
      <w:r>
        <w:t xml:space="preserve">Sebuah API dibutuhkan sebagai layanan komunikasi yang digunakan oleh perangkat kunci pintu dan aplikasi </w:t>
      </w:r>
      <w:r w:rsidRPr="00416F61">
        <w:rPr>
          <w:i/>
        </w:rPr>
        <w:t>mobile</w:t>
      </w:r>
      <w:r>
        <w:t xml:space="preserve"> untuk berkomunikasi deng</w:t>
      </w:r>
      <w:r w:rsidR="007F4B01">
        <w:t xml:space="preserve">an server. Selain terdapat </w:t>
      </w:r>
      <w:r w:rsidR="007F4B01" w:rsidRPr="00653741">
        <w:rPr>
          <w:i/>
        </w:rPr>
        <w:t>website</w:t>
      </w:r>
      <w:r w:rsidR="007F4B01">
        <w:t xml:space="preserve"> yang digunakan sebagai antarmuka utama dalam mengelola sistem ini juga terdapat aplikasi berbasis </w:t>
      </w:r>
      <w:r w:rsidR="007F4B01" w:rsidRPr="007F4B01">
        <w:rPr>
          <w:i/>
        </w:rPr>
        <w:t>mobile</w:t>
      </w:r>
      <w:r w:rsidR="007F4B01">
        <w:t xml:space="preserve"> yang digunakan untuk menunjang kinerja dari sistem terutama pada bagian yang membutuhkan teknologi yang belum disediakan oleh </w:t>
      </w:r>
      <w:r w:rsidR="007F4B01" w:rsidRPr="00653741">
        <w:rPr>
          <w:i/>
        </w:rPr>
        <w:t>browser</w:t>
      </w:r>
      <w:r w:rsidR="007F4B01">
        <w:t xml:space="preserve"> seperti koneksi </w:t>
      </w:r>
      <w:r w:rsidR="007F4B01" w:rsidRPr="00653741">
        <w:rPr>
          <w:i/>
        </w:rPr>
        <w:t>bluetooth</w:t>
      </w:r>
      <w:r w:rsidR="007F4B01">
        <w:t xml:space="preserve"> dan pindai kode QR menggunakan kamera.</w:t>
      </w:r>
      <w:r w:rsidR="00631A96">
        <w:t xml:space="preserve"> </w:t>
      </w:r>
    </w:p>
    <w:p w14:paraId="113D2DC2" w14:textId="205549C8" w:rsidR="00631A96" w:rsidRDefault="00631A96" w:rsidP="00631A96">
      <w:pPr>
        <w:jc w:val="center"/>
      </w:pPr>
      <w:r>
        <w:rPr>
          <w:noProof/>
        </w:rPr>
        <w:drawing>
          <wp:inline distT="0" distB="0" distL="0" distR="0" wp14:anchorId="02FC3C9A" wp14:editId="21AD833D">
            <wp:extent cx="4660611" cy="1924493"/>
            <wp:effectExtent l="0" t="0" r="698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662463" cy="1925258"/>
                    </a:xfrm>
                    <a:prstGeom prst="rect">
                      <a:avLst/>
                    </a:prstGeom>
                  </pic:spPr>
                </pic:pic>
              </a:graphicData>
            </a:graphic>
          </wp:inline>
        </w:drawing>
      </w:r>
    </w:p>
    <w:p w14:paraId="189083D8" w14:textId="24C76532" w:rsidR="00631A96" w:rsidRDefault="00631A96" w:rsidP="00631A96">
      <w:pPr>
        <w:pStyle w:val="Caption"/>
        <w:jc w:val="center"/>
        <w:rPr>
          <w:b w:val="0"/>
        </w:rPr>
      </w:pPr>
      <w:bookmarkStart w:id="46" w:name="_Ref143175901"/>
      <w:r>
        <w:t>Gambar 3.</w:t>
      </w:r>
      <w:r w:rsidR="00E91956">
        <w:fldChar w:fldCharType="begin"/>
      </w:r>
      <w:r w:rsidR="00E91956">
        <w:instrText xml:space="preserve"> SEQ Gambar_3. \* ARABIC </w:instrText>
      </w:r>
      <w:r w:rsidR="00E91956">
        <w:fldChar w:fldCharType="separate"/>
      </w:r>
      <w:r w:rsidR="00210809">
        <w:rPr>
          <w:noProof/>
        </w:rPr>
        <w:t>10</w:t>
      </w:r>
      <w:r w:rsidR="00E91956">
        <w:rPr>
          <w:noProof/>
        </w:rPr>
        <w:fldChar w:fldCharType="end"/>
      </w:r>
      <w:bookmarkEnd w:id="46"/>
      <w:r>
        <w:t xml:space="preserve"> </w:t>
      </w:r>
      <w:r w:rsidRPr="00631A96">
        <w:rPr>
          <w:b w:val="0"/>
        </w:rPr>
        <w:t xml:space="preserve">Diagram </w:t>
      </w:r>
      <w:r w:rsidRPr="00631A96">
        <w:rPr>
          <w:b w:val="0"/>
          <w:i/>
        </w:rPr>
        <w:t>Backend</w:t>
      </w:r>
      <w:r w:rsidRPr="00631A96">
        <w:rPr>
          <w:b w:val="0"/>
        </w:rPr>
        <w:t xml:space="preserve"> API</w:t>
      </w:r>
    </w:p>
    <w:p w14:paraId="1081F2E7" w14:textId="77777777" w:rsidR="00631A96" w:rsidRDefault="00631A96" w:rsidP="00631A96">
      <w:pPr>
        <w:rPr>
          <w:lang w:eastAsia="id-ID"/>
        </w:rPr>
      </w:pPr>
    </w:p>
    <w:p w14:paraId="6450432F" w14:textId="6BE7AF6B" w:rsidR="00631A96" w:rsidRDefault="00631A96" w:rsidP="00631A96">
      <w:pPr>
        <w:ind w:firstLine="567"/>
        <w:rPr>
          <w:lang w:eastAsia="id-ID"/>
        </w:rPr>
      </w:pPr>
      <w:r>
        <w:rPr>
          <w:lang w:eastAsia="id-ID"/>
        </w:rPr>
        <w:t xml:space="preserve">Pada </w:t>
      </w:r>
      <w:r>
        <w:rPr>
          <w:lang w:eastAsia="id-ID"/>
        </w:rPr>
        <w:fldChar w:fldCharType="begin"/>
      </w:r>
      <w:r>
        <w:rPr>
          <w:lang w:eastAsia="id-ID"/>
        </w:rPr>
        <w:instrText xml:space="preserve"> REF _Ref143175901 </w:instrText>
      </w:r>
      <w:r>
        <w:rPr>
          <w:lang w:eastAsia="id-ID"/>
        </w:rPr>
        <w:fldChar w:fldCharType="separate"/>
      </w:r>
      <w:r>
        <w:t>Gambar 3.</w:t>
      </w:r>
      <w:r>
        <w:rPr>
          <w:noProof/>
        </w:rPr>
        <w:t>10</w:t>
      </w:r>
      <w:r>
        <w:rPr>
          <w:lang w:eastAsia="id-ID"/>
        </w:rPr>
        <w:fldChar w:fldCharType="end"/>
      </w:r>
      <w:r>
        <w:rPr>
          <w:lang w:eastAsia="id-ID"/>
        </w:rPr>
        <w:t xml:space="preserve"> terlihat diagram dari backend API. Backend API dibangun menggunakan konsep MVC yang disediakan oleh laravel. Laravel merupakan sebuah kerangka kerja pengembangan website dan API dengan bahasa pemrograman PHP </w:t>
      </w:r>
      <w:r>
        <w:rPr>
          <w:lang w:eastAsia="id-ID"/>
        </w:rPr>
        <w:lastRenderedPageBreak/>
        <w:t xml:space="preserve">dengan menggunakan konsep MVC. Dengan menggunakan laravel proses pengembangan API dapat dilakukan dengan cepat dengan menggunakan berbagai modul-modul yang telah tersedia seperti autentikasi, koneksi </w:t>
      </w:r>
      <w:r w:rsidRPr="0091253D">
        <w:rPr>
          <w:i/>
          <w:lang w:eastAsia="id-ID"/>
        </w:rPr>
        <w:t>database</w:t>
      </w:r>
      <w:r>
        <w:rPr>
          <w:lang w:eastAsia="id-ID"/>
        </w:rPr>
        <w:t xml:space="preserve">, </w:t>
      </w:r>
      <w:r w:rsidRPr="0091253D">
        <w:rPr>
          <w:i/>
          <w:lang w:eastAsia="id-ID"/>
        </w:rPr>
        <w:t>query</w:t>
      </w:r>
      <w:r>
        <w:rPr>
          <w:lang w:eastAsia="id-ID"/>
        </w:rPr>
        <w:t>, token dan lain sebagainya.</w:t>
      </w:r>
      <w:r w:rsidR="0091253D">
        <w:rPr>
          <w:lang w:eastAsia="id-ID"/>
        </w:rPr>
        <w:t xml:space="preserve"> API akan menyediakan layanan berupa </w:t>
      </w:r>
      <w:r w:rsidR="0091253D" w:rsidRPr="0091253D">
        <w:rPr>
          <w:i/>
          <w:lang w:eastAsia="id-ID"/>
        </w:rPr>
        <w:t>enpoint</w:t>
      </w:r>
      <w:r w:rsidR="0091253D">
        <w:rPr>
          <w:lang w:eastAsia="id-ID"/>
        </w:rPr>
        <w:t xml:space="preserve"> yang dapat diakses oleh perangkat kunci pintu maupun aplikasi mobile, </w:t>
      </w:r>
      <w:r w:rsidR="0091253D" w:rsidRPr="0091253D">
        <w:rPr>
          <w:i/>
          <w:lang w:eastAsia="id-ID"/>
        </w:rPr>
        <w:t>endpoint</w:t>
      </w:r>
      <w:r w:rsidR="0091253D">
        <w:rPr>
          <w:lang w:eastAsia="id-ID"/>
        </w:rPr>
        <w:t xml:space="preserve"> yang tersedia dapat dilihat pada tabel </w:t>
      </w:r>
      <w:r w:rsidR="002007A9">
        <w:rPr>
          <w:lang w:eastAsia="id-ID"/>
        </w:rPr>
        <w:fldChar w:fldCharType="begin"/>
      </w:r>
      <w:r w:rsidR="002007A9">
        <w:rPr>
          <w:lang w:eastAsia="id-ID"/>
        </w:rPr>
        <w:instrText xml:space="preserve"> REF _Ref143185596 \h </w:instrText>
      </w:r>
      <w:r w:rsidR="002007A9">
        <w:rPr>
          <w:lang w:eastAsia="id-ID"/>
        </w:rPr>
      </w:r>
      <w:r w:rsidR="002007A9">
        <w:rPr>
          <w:lang w:eastAsia="id-ID"/>
        </w:rPr>
        <w:fldChar w:fldCharType="separate"/>
      </w:r>
      <w:r w:rsidR="002007A9">
        <w:t>Tabel 3.</w:t>
      </w:r>
      <w:r w:rsidR="002007A9">
        <w:rPr>
          <w:noProof/>
        </w:rPr>
        <w:t>1</w:t>
      </w:r>
      <w:r w:rsidR="002007A9">
        <w:rPr>
          <w:lang w:eastAsia="id-ID"/>
        </w:rPr>
        <w:fldChar w:fldCharType="end"/>
      </w:r>
      <w:r w:rsidR="002007A9">
        <w:rPr>
          <w:lang w:eastAsia="id-ID"/>
        </w:rPr>
        <w:t xml:space="preserve"> </w:t>
      </w:r>
      <w:r w:rsidR="0091253D">
        <w:rPr>
          <w:lang w:eastAsia="id-ID"/>
        </w:rPr>
        <w:t>dibawah.</w:t>
      </w:r>
    </w:p>
    <w:p w14:paraId="552919E0" w14:textId="77777777" w:rsidR="000D3592" w:rsidRDefault="000D3592" w:rsidP="000D3592">
      <w:pPr>
        <w:rPr>
          <w:lang w:eastAsia="id-ID"/>
        </w:rPr>
      </w:pPr>
    </w:p>
    <w:p w14:paraId="528D5698" w14:textId="3F16875A" w:rsidR="00606F4E" w:rsidRDefault="00606F4E" w:rsidP="00606F4E">
      <w:pPr>
        <w:pStyle w:val="Caption"/>
      </w:pPr>
      <w:bookmarkStart w:id="47" w:name="_Ref143185596"/>
      <w:r>
        <w:t>Tabel 3.</w:t>
      </w:r>
      <w:r w:rsidR="00E91956">
        <w:fldChar w:fldCharType="begin"/>
      </w:r>
      <w:r w:rsidR="00E91956">
        <w:instrText xml:space="preserve"> SEQ Tabel_3. \* ARABIC </w:instrText>
      </w:r>
      <w:r w:rsidR="00E91956">
        <w:fldChar w:fldCharType="separate"/>
      </w:r>
      <w:r w:rsidR="00EE6654">
        <w:rPr>
          <w:noProof/>
        </w:rPr>
        <w:t>1</w:t>
      </w:r>
      <w:r w:rsidR="00E91956">
        <w:rPr>
          <w:noProof/>
        </w:rPr>
        <w:fldChar w:fldCharType="end"/>
      </w:r>
      <w:bookmarkEnd w:id="47"/>
      <w:r>
        <w:t xml:space="preserve"> </w:t>
      </w:r>
      <w:r w:rsidRPr="00606F4E">
        <w:rPr>
          <w:b w:val="0"/>
          <w:i/>
        </w:rPr>
        <w:t>Endpoint</w:t>
      </w:r>
      <w:r>
        <w:t xml:space="preserve"> </w:t>
      </w:r>
      <w:r w:rsidRPr="00606F4E">
        <w:rPr>
          <w:b w:val="0"/>
        </w:rPr>
        <w:t>API</w:t>
      </w:r>
    </w:p>
    <w:tbl>
      <w:tblPr>
        <w:tblW w:w="8692" w:type="dxa"/>
        <w:tblInd w:w="108" w:type="dxa"/>
        <w:tblLook w:val="04A0" w:firstRow="1" w:lastRow="0" w:firstColumn="1" w:lastColumn="0" w:noHBand="0" w:noVBand="1"/>
      </w:tblPr>
      <w:tblGrid>
        <w:gridCol w:w="851"/>
        <w:gridCol w:w="2790"/>
        <w:gridCol w:w="1888"/>
        <w:gridCol w:w="3163"/>
      </w:tblGrid>
      <w:tr w:rsidR="000D3592" w:rsidRPr="005A0ABA" w14:paraId="11443956" w14:textId="77777777" w:rsidTr="000D3592">
        <w:trPr>
          <w:trHeight w:val="465"/>
        </w:trPr>
        <w:tc>
          <w:tcPr>
            <w:tcW w:w="851" w:type="dxa"/>
            <w:tcBorders>
              <w:top w:val="single" w:sz="4" w:space="0" w:color="auto"/>
              <w:bottom w:val="single" w:sz="4" w:space="0" w:color="auto"/>
            </w:tcBorders>
            <w:shd w:val="clear" w:color="auto" w:fill="auto"/>
            <w:noWrap/>
            <w:vAlign w:val="center"/>
            <w:hideMark/>
          </w:tcPr>
          <w:p w14:paraId="576E063A" w14:textId="77777777" w:rsidR="000D3592" w:rsidRPr="003821B2" w:rsidRDefault="000D3592" w:rsidP="000D3592">
            <w:pPr>
              <w:spacing w:before="60" w:after="60" w:line="276" w:lineRule="auto"/>
              <w:jc w:val="center"/>
              <w:rPr>
                <w:rFonts w:eastAsia="Times New Roman" w:cs="Times New Roman"/>
                <w:b/>
                <w:color w:val="000000"/>
                <w:szCs w:val="24"/>
              </w:rPr>
            </w:pPr>
            <w:r w:rsidRPr="003821B2">
              <w:rPr>
                <w:rFonts w:eastAsia="Times New Roman" w:cs="Times New Roman"/>
                <w:b/>
                <w:color w:val="000000"/>
                <w:szCs w:val="24"/>
              </w:rPr>
              <w:t>Tipe</w:t>
            </w:r>
          </w:p>
        </w:tc>
        <w:tc>
          <w:tcPr>
            <w:tcW w:w="2790" w:type="dxa"/>
            <w:tcBorders>
              <w:top w:val="single" w:sz="4" w:space="0" w:color="auto"/>
              <w:bottom w:val="single" w:sz="4" w:space="0" w:color="auto"/>
            </w:tcBorders>
            <w:shd w:val="clear" w:color="auto" w:fill="auto"/>
            <w:noWrap/>
            <w:vAlign w:val="center"/>
            <w:hideMark/>
          </w:tcPr>
          <w:p w14:paraId="32F1B65D" w14:textId="77777777" w:rsidR="000D3592" w:rsidRPr="003821B2" w:rsidRDefault="000D3592" w:rsidP="000D3592">
            <w:pPr>
              <w:spacing w:before="60" w:after="60" w:line="276" w:lineRule="auto"/>
              <w:jc w:val="left"/>
              <w:rPr>
                <w:rFonts w:eastAsia="Times New Roman" w:cs="Times New Roman"/>
                <w:b/>
                <w:i/>
                <w:color w:val="000000"/>
                <w:szCs w:val="24"/>
              </w:rPr>
            </w:pPr>
            <w:r w:rsidRPr="003821B2">
              <w:rPr>
                <w:rFonts w:eastAsia="Times New Roman" w:cs="Times New Roman"/>
                <w:b/>
                <w:i/>
                <w:color w:val="000000"/>
                <w:szCs w:val="24"/>
              </w:rPr>
              <w:t>Endpoint</w:t>
            </w:r>
          </w:p>
        </w:tc>
        <w:tc>
          <w:tcPr>
            <w:tcW w:w="1888" w:type="dxa"/>
            <w:tcBorders>
              <w:top w:val="single" w:sz="4" w:space="0" w:color="auto"/>
              <w:bottom w:val="single" w:sz="4" w:space="0" w:color="auto"/>
            </w:tcBorders>
            <w:shd w:val="clear" w:color="auto" w:fill="auto"/>
            <w:noWrap/>
            <w:vAlign w:val="center"/>
            <w:hideMark/>
          </w:tcPr>
          <w:p w14:paraId="7DEDD8B6" w14:textId="77777777" w:rsidR="000D3592" w:rsidRPr="003821B2" w:rsidRDefault="000D3592" w:rsidP="000D3592">
            <w:pPr>
              <w:spacing w:before="60" w:after="60" w:line="276" w:lineRule="auto"/>
              <w:jc w:val="center"/>
              <w:rPr>
                <w:rFonts w:eastAsia="Times New Roman" w:cs="Times New Roman"/>
                <w:b/>
                <w:i/>
                <w:color w:val="000000"/>
                <w:szCs w:val="24"/>
              </w:rPr>
            </w:pPr>
            <w:r w:rsidRPr="003821B2">
              <w:rPr>
                <w:rFonts w:eastAsia="Times New Roman" w:cs="Times New Roman"/>
                <w:b/>
                <w:i/>
                <w:color w:val="000000"/>
                <w:szCs w:val="24"/>
              </w:rPr>
              <w:t>Auth</w:t>
            </w:r>
          </w:p>
        </w:tc>
        <w:tc>
          <w:tcPr>
            <w:tcW w:w="3163" w:type="dxa"/>
            <w:tcBorders>
              <w:top w:val="single" w:sz="4" w:space="0" w:color="auto"/>
              <w:bottom w:val="single" w:sz="4" w:space="0" w:color="auto"/>
            </w:tcBorders>
            <w:shd w:val="clear" w:color="auto" w:fill="auto"/>
            <w:noWrap/>
            <w:vAlign w:val="center"/>
            <w:hideMark/>
          </w:tcPr>
          <w:p w14:paraId="289FB089" w14:textId="77777777" w:rsidR="000D3592" w:rsidRPr="003821B2" w:rsidRDefault="000D3592" w:rsidP="000D3592">
            <w:pPr>
              <w:spacing w:before="60" w:after="60" w:line="276" w:lineRule="auto"/>
              <w:jc w:val="center"/>
              <w:rPr>
                <w:rFonts w:eastAsia="Times New Roman" w:cs="Times New Roman"/>
                <w:b/>
                <w:color w:val="000000"/>
                <w:szCs w:val="24"/>
              </w:rPr>
            </w:pPr>
            <w:r w:rsidRPr="003821B2">
              <w:rPr>
                <w:rFonts w:eastAsia="Times New Roman" w:cs="Times New Roman"/>
                <w:b/>
                <w:color w:val="000000"/>
                <w:szCs w:val="24"/>
              </w:rPr>
              <w:t>Keterangan</w:t>
            </w:r>
          </w:p>
        </w:tc>
      </w:tr>
      <w:tr w:rsidR="000D3592" w:rsidRPr="005A0ABA" w14:paraId="79DEA0D9" w14:textId="77777777" w:rsidTr="000D3592">
        <w:trPr>
          <w:trHeight w:val="300"/>
        </w:trPr>
        <w:tc>
          <w:tcPr>
            <w:tcW w:w="851" w:type="dxa"/>
            <w:tcBorders>
              <w:top w:val="single" w:sz="4" w:space="0" w:color="auto"/>
            </w:tcBorders>
            <w:shd w:val="clear" w:color="auto" w:fill="auto"/>
            <w:vAlign w:val="center"/>
            <w:hideMark/>
          </w:tcPr>
          <w:p w14:paraId="01584940"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tcBorders>
              <w:top w:val="single" w:sz="4" w:space="0" w:color="auto"/>
            </w:tcBorders>
            <w:shd w:val="clear" w:color="auto" w:fill="auto"/>
            <w:vAlign w:val="center"/>
            <w:hideMark/>
          </w:tcPr>
          <w:p w14:paraId="32FEC7C9"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login</w:t>
            </w:r>
          </w:p>
        </w:tc>
        <w:tc>
          <w:tcPr>
            <w:tcW w:w="1888" w:type="dxa"/>
            <w:tcBorders>
              <w:top w:val="single" w:sz="4" w:space="0" w:color="auto"/>
            </w:tcBorders>
            <w:shd w:val="clear" w:color="auto" w:fill="auto"/>
            <w:vAlign w:val="center"/>
            <w:hideMark/>
          </w:tcPr>
          <w:p w14:paraId="734331F3"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w:t>
            </w:r>
          </w:p>
        </w:tc>
        <w:tc>
          <w:tcPr>
            <w:tcW w:w="3163" w:type="dxa"/>
            <w:tcBorders>
              <w:top w:val="single" w:sz="4" w:space="0" w:color="auto"/>
            </w:tcBorders>
            <w:shd w:val="clear" w:color="auto" w:fill="auto"/>
            <w:vAlign w:val="center"/>
            <w:hideMark/>
          </w:tcPr>
          <w:p w14:paraId="73E02B00"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login pengguna dan operator</w:t>
            </w:r>
          </w:p>
        </w:tc>
      </w:tr>
      <w:tr w:rsidR="000D3592" w:rsidRPr="005A0ABA" w14:paraId="47B4D98D" w14:textId="77777777" w:rsidTr="000D3592">
        <w:trPr>
          <w:trHeight w:val="300"/>
        </w:trPr>
        <w:tc>
          <w:tcPr>
            <w:tcW w:w="851" w:type="dxa"/>
            <w:shd w:val="clear" w:color="auto" w:fill="auto"/>
            <w:vAlign w:val="center"/>
            <w:hideMark/>
          </w:tcPr>
          <w:p w14:paraId="6CCD9CCA"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2704EA3E"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reset-password</w:t>
            </w:r>
          </w:p>
        </w:tc>
        <w:tc>
          <w:tcPr>
            <w:tcW w:w="1888" w:type="dxa"/>
            <w:shd w:val="clear" w:color="auto" w:fill="auto"/>
            <w:vAlign w:val="center"/>
            <w:hideMark/>
          </w:tcPr>
          <w:p w14:paraId="029B25EB"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w:t>
            </w:r>
          </w:p>
        </w:tc>
        <w:tc>
          <w:tcPr>
            <w:tcW w:w="3163" w:type="dxa"/>
            <w:shd w:val="clear" w:color="auto" w:fill="auto"/>
            <w:vAlign w:val="center"/>
            <w:hideMark/>
          </w:tcPr>
          <w:p w14:paraId="150A503C"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reset password menggunakan email</w:t>
            </w:r>
          </w:p>
        </w:tc>
      </w:tr>
      <w:tr w:rsidR="000D3592" w:rsidRPr="005A0ABA" w14:paraId="3790673E" w14:textId="77777777" w:rsidTr="000D3592">
        <w:trPr>
          <w:trHeight w:val="300"/>
        </w:trPr>
        <w:tc>
          <w:tcPr>
            <w:tcW w:w="851" w:type="dxa"/>
            <w:shd w:val="clear" w:color="auto" w:fill="auto"/>
            <w:vAlign w:val="center"/>
            <w:hideMark/>
          </w:tcPr>
          <w:p w14:paraId="000AD935"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3B3B77B5"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verify-email</w:t>
            </w:r>
          </w:p>
        </w:tc>
        <w:tc>
          <w:tcPr>
            <w:tcW w:w="1888" w:type="dxa"/>
            <w:shd w:val="clear" w:color="auto" w:fill="auto"/>
            <w:vAlign w:val="center"/>
            <w:hideMark/>
          </w:tcPr>
          <w:p w14:paraId="736C3019"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w:t>
            </w:r>
          </w:p>
        </w:tc>
        <w:tc>
          <w:tcPr>
            <w:tcW w:w="3163" w:type="dxa"/>
            <w:shd w:val="clear" w:color="auto" w:fill="auto"/>
            <w:vAlign w:val="center"/>
            <w:hideMark/>
          </w:tcPr>
          <w:p w14:paraId="187E124A"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verifikasi email</w:t>
            </w:r>
          </w:p>
        </w:tc>
      </w:tr>
      <w:tr w:rsidR="000D3592" w:rsidRPr="005A0ABA" w14:paraId="431F7A9A" w14:textId="77777777" w:rsidTr="000D3592">
        <w:trPr>
          <w:trHeight w:val="300"/>
        </w:trPr>
        <w:tc>
          <w:tcPr>
            <w:tcW w:w="851" w:type="dxa"/>
            <w:shd w:val="clear" w:color="auto" w:fill="auto"/>
            <w:vAlign w:val="center"/>
            <w:hideMark/>
          </w:tcPr>
          <w:p w14:paraId="39D57E81"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4E62F18E"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logout</w:t>
            </w:r>
          </w:p>
        </w:tc>
        <w:tc>
          <w:tcPr>
            <w:tcW w:w="1888" w:type="dxa"/>
            <w:shd w:val="clear" w:color="auto" w:fill="auto"/>
            <w:vAlign w:val="center"/>
            <w:hideMark/>
          </w:tcPr>
          <w:p w14:paraId="44D9B47F"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w:t>
            </w:r>
          </w:p>
        </w:tc>
        <w:tc>
          <w:tcPr>
            <w:tcW w:w="3163" w:type="dxa"/>
            <w:shd w:val="clear" w:color="auto" w:fill="auto"/>
            <w:vAlign w:val="center"/>
            <w:hideMark/>
          </w:tcPr>
          <w:p w14:paraId="6EEE32CB"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logout pengguna dan operator</w:t>
            </w:r>
          </w:p>
        </w:tc>
      </w:tr>
      <w:tr w:rsidR="000D3592" w:rsidRPr="005A0ABA" w14:paraId="1814D61F" w14:textId="77777777" w:rsidTr="000D3592">
        <w:trPr>
          <w:trHeight w:val="600"/>
        </w:trPr>
        <w:tc>
          <w:tcPr>
            <w:tcW w:w="851" w:type="dxa"/>
            <w:shd w:val="clear" w:color="auto" w:fill="auto"/>
            <w:vAlign w:val="center"/>
            <w:hideMark/>
          </w:tcPr>
          <w:p w14:paraId="29AF2C28"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403DB593"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update-profile</w:t>
            </w:r>
          </w:p>
        </w:tc>
        <w:tc>
          <w:tcPr>
            <w:tcW w:w="1888" w:type="dxa"/>
            <w:shd w:val="clear" w:color="auto" w:fill="auto"/>
            <w:vAlign w:val="center"/>
            <w:hideMark/>
          </w:tcPr>
          <w:p w14:paraId="1A6BA757"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 verified</w:t>
            </w:r>
          </w:p>
        </w:tc>
        <w:tc>
          <w:tcPr>
            <w:tcW w:w="3163" w:type="dxa"/>
            <w:shd w:val="clear" w:color="auto" w:fill="auto"/>
            <w:vAlign w:val="center"/>
            <w:hideMark/>
          </w:tcPr>
          <w:p w14:paraId="2EFF6D67"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update profile nama, email, dan lainnya</w:t>
            </w:r>
          </w:p>
        </w:tc>
      </w:tr>
      <w:tr w:rsidR="000D3592" w:rsidRPr="005A0ABA" w14:paraId="2748D707" w14:textId="77777777" w:rsidTr="000D3592">
        <w:trPr>
          <w:trHeight w:val="600"/>
        </w:trPr>
        <w:tc>
          <w:tcPr>
            <w:tcW w:w="851" w:type="dxa"/>
            <w:shd w:val="clear" w:color="auto" w:fill="auto"/>
            <w:vAlign w:val="center"/>
            <w:hideMark/>
          </w:tcPr>
          <w:p w14:paraId="72672499"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79F3EA67"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avatar</w:t>
            </w:r>
          </w:p>
        </w:tc>
        <w:tc>
          <w:tcPr>
            <w:tcW w:w="1888" w:type="dxa"/>
            <w:shd w:val="clear" w:color="auto" w:fill="auto"/>
            <w:vAlign w:val="center"/>
            <w:hideMark/>
          </w:tcPr>
          <w:p w14:paraId="1D74761E"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 verified</w:t>
            </w:r>
          </w:p>
        </w:tc>
        <w:tc>
          <w:tcPr>
            <w:tcW w:w="3163" w:type="dxa"/>
            <w:shd w:val="clear" w:color="auto" w:fill="auto"/>
            <w:vAlign w:val="center"/>
            <w:hideMark/>
          </w:tcPr>
          <w:p w14:paraId="17E42AC0"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mengambil gambar avatar</w:t>
            </w:r>
          </w:p>
        </w:tc>
      </w:tr>
      <w:tr w:rsidR="000D3592" w:rsidRPr="005A0ABA" w14:paraId="0CCEEEFF" w14:textId="77777777" w:rsidTr="000D3592">
        <w:trPr>
          <w:trHeight w:val="600"/>
        </w:trPr>
        <w:tc>
          <w:tcPr>
            <w:tcW w:w="851" w:type="dxa"/>
            <w:shd w:val="clear" w:color="auto" w:fill="auto"/>
            <w:vAlign w:val="center"/>
            <w:hideMark/>
          </w:tcPr>
          <w:p w14:paraId="306DE1C3"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027AD4DA"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update-avatar</w:t>
            </w:r>
          </w:p>
        </w:tc>
        <w:tc>
          <w:tcPr>
            <w:tcW w:w="1888" w:type="dxa"/>
            <w:shd w:val="clear" w:color="auto" w:fill="auto"/>
            <w:vAlign w:val="center"/>
            <w:hideMark/>
          </w:tcPr>
          <w:p w14:paraId="3D446EF6"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 verified</w:t>
            </w:r>
          </w:p>
        </w:tc>
        <w:tc>
          <w:tcPr>
            <w:tcW w:w="3163" w:type="dxa"/>
            <w:shd w:val="clear" w:color="auto" w:fill="auto"/>
            <w:vAlign w:val="center"/>
            <w:hideMark/>
          </w:tcPr>
          <w:p w14:paraId="05619CF4"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mengubah gambar avatar</w:t>
            </w:r>
          </w:p>
        </w:tc>
      </w:tr>
      <w:tr w:rsidR="000D3592" w:rsidRPr="005A0ABA" w14:paraId="45AF3D0D" w14:textId="77777777" w:rsidTr="000D3592">
        <w:trPr>
          <w:trHeight w:val="600"/>
        </w:trPr>
        <w:tc>
          <w:tcPr>
            <w:tcW w:w="851" w:type="dxa"/>
            <w:shd w:val="clear" w:color="auto" w:fill="auto"/>
            <w:vAlign w:val="center"/>
            <w:hideMark/>
          </w:tcPr>
          <w:p w14:paraId="79B36282"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71D70611"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change-password</w:t>
            </w:r>
          </w:p>
        </w:tc>
        <w:tc>
          <w:tcPr>
            <w:tcW w:w="1888" w:type="dxa"/>
            <w:shd w:val="clear" w:color="auto" w:fill="auto"/>
            <w:vAlign w:val="center"/>
            <w:hideMark/>
          </w:tcPr>
          <w:p w14:paraId="6110A925"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 verified</w:t>
            </w:r>
          </w:p>
        </w:tc>
        <w:tc>
          <w:tcPr>
            <w:tcW w:w="3163" w:type="dxa"/>
            <w:shd w:val="clear" w:color="auto" w:fill="auto"/>
            <w:vAlign w:val="center"/>
            <w:hideMark/>
          </w:tcPr>
          <w:p w14:paraId="5735CABB"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mengubah password pengguna atau operator</w:t>
            </w:r>
          </w:p>
        </w:tc>
      </w:tr>
      <w:tr w:rsidR="000D3592" w:rsidRPr="005A0ABA" w14:paraId="3E52CA34" w14:textId="77777777" w:rsidTr="000D3592">
        <w:trPr>
          <w:trHeight w:val="600"/>
        </w:trPr>
        <w:tc>
          <w:tcPr>
            <w:tcW w:w="851" w:type="dxa"/>
            <w:shd w:val="clear" w:color="auto" w:fill="auto"/>
            <w:vAlign w:val="center"/>
            <w:hideMark/>
          </w:tcPr>
          <w:p w14:paraId="6EC602BF"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3D645039"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my-access</w:t>
            </w:r>
          </w:p>
        </w:tc>
        <w:tc>
          <w:tcPr>
            <w:tcW w:w="1888" w:type="dxa"/>
            <w:shd w:val="clear" w:color="auto" w:fill="auto"/>
            <w:vAlign w:val="center"/>
            <w:hideMark/>
          </w:tcPr>
          <w:p w14:paraId="4C6677B1"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 verified</w:t>
            </w:r>
          </w:p>
        </w:tc>
        <w:tc>
          <w:tcPr>
            <w:tcW w:w="3163" w:type="dxa"/>
            <w:shd w:val="clear" w:color="auto" w:fill="auto"/>
            <w:vAlign w:val="center"/>
            <w:hideMark/>
          </w:tcPr>
          <w:p w14:paraId="120AAB1A"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mengambil daftar akses</w:t>
            </w:r>
          </w:p>
        </w:tc>
      </w:tr>
      <w:tr w:rsidR="000D3592" w:rsidRPr="005A0ABA" w14:paraId="3EE14FBC" w14:textId="77777777" w:rsidTr="000D3592">
        <w:trPr>
          <w:trHeight w:val="600"/>
        </w:trPr>
        <w:tc>
          <w:tcPr>
            <w:tcW w:w="851" w:type="dxa"/>
            <w:shd w:val="clear" w:color="auto" w:fill="auto"/>
            <w:vAlign w:val="center"/>
            <w:hideMark/>
          </w:tcPr>
          <w:p w14:paraId="09240ADB"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46C11E7E"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get-doors</w:t>
            </w:r>
          </w:p>
        </w:tc>
        <w:tc>
          <w:tcPr>
            <w:tcW w:w="1888" w:type="dxa"/>
            <w:shd w:val="clear" w:color="auto" w:fill="auto"/>
            <w:vAlign w:val="center"/>
            <w:hideMark/>
          </w:tcPr>
          <w:p w14:paraId="79BBA4AE"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 verified</w:t>
            </w:r>
          </w:p>
        </w:tc>
        <w:tc>
          <w:tcPr>
            <w:tcW w:w="3163" w:type="dxa"/>
            <w:shd w:val="clear" w:color="auto" w:fill="auto"/>
            <w:vAlign w:val="center"/>
            <w:hideMark/>
          </w:tcPr>
          <w:p w14:paraId="2EA9B068"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mengambil daftar pintu</w:t>
            </w:r>
          </w:p>
        </w:tc>
      </w:tr>
      <w:tr w:rsidR="000D3592" w:rsidRPr="005A0ABA" w14:paraId="7E9CD709" w14:textId="77777777" w:rsidTr="000D3592">
        <w:trPr>
          <w:trHeight w:val="600"/>
        </w:trPr>
        <w:tc>
          <w:tcPr>
            <w:tcW w:w="851" w:type="dxa"/>
            <w:shd w:val="clear" w:color="auto" w:fill="auto"/>
            <w:vAlign w:val="center"/>
          </w:tcPr>
          <w:p w14:paraId="64BCC3D9"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tcPr>
          <w:p w14:paraId="38B252E5"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my-history</w:t>
            </w:r>
          </w:p>
        </w:tc>
        <w:tc>
          <w:tcPr>
            <w:tcW w:w="1888" w:type="dxa"/>
            <w:shd w:val="clear" w:color="auto" w:fill="auto"/>
            <w:vAlign w:val="center"/>
          </w:tcPr>
          <w:p w14:paraId="2C22E6B8"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 verified</w:t>
            </w:r>
          </w:p>
        </w:tc>
        <w:tc>
          <w:tcPr>
            <w:tcW w:w="3163" w:type="dxa"/>
            <w:shd w:val="clear" w:color="auto" w:fill="auto"/>
            <w:vAlign w:val="center"/>
          </w:tcPr>
          <w:p w14:paraId="51F9FE47"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mengambil daftar riwayat akses</w:t>
            </w:r>
          </w:p>
        </w:tc>
      </w:tr>
      <w:tr w:rsidR="000D3592" w:rsidRPr="005A0ABA" w14:paraId="11060B08" w14:textId="77777777" w:rsidTr="000D3592">
        <w:trPr>
          <w:trHeight w:val="600"/>
        </w:trPr>
        <w:tc>
          <w:tcPr>
            <w:tcW w:w="851" w:type="dxa"/>
            <w:shd w:val="clear" w:color="auto" w:fill="auto"/>
            <w:vAlign w:val="center"/>
            <w:hideMark/>
          </w:tcPr>
          <w:p w14:paraId="61F26E07"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2C73E2D4"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verify-access/{door_id}</w:t>
            </w:r>
          </w:p>
        </w:tc>
        <w:tc>
          <w:tcPr>
            <w:tcW w:w="1888" w:type="dxa"/>
            <w:shd w:val="clear" w:color="auto" w:fill="auto"/>
            <w:vAlign w:val="center"/>
            <w:hideMark/>
          </w:tcPr>
          <w:p w14:paraId="74D1A226"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 verified</w:t>
            </w:r>
          </w:p>
        </w:tc>
        <w:tc>
          <w:tcPr>
            <w:tcW w:w="3163" w:type="dxa"/>
            <w:shd w:val="clear" w:color="auto" w:fill="auto"/>
            <w:vAlign w:val="center"/>
            <w:hideMark/>
          </w:tcPr>
          <w:p w14:paraId="2946826B"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verifikasi akses dari kode QR pintu</w:t>
            </w:r>
          </w:p>
        </w:tc>
      </w:tr>
      <w:tr w:rsidR="000D3592" w:rsidRPr="005A0ABA" w14:paraId="18888394" w14:textId="77777777" w:rsidTr="000D3592">
        <w:trPr>
          <w:trHeight w:val="600"/>
        </w:trPr>
        <w:tc>
          <w:tcPr>
            <w:tcW w:w="851" w:type="dxa"/>
            <w:shd w:val="clear" w:color="auto" w:fill="auto"/>
            <w:vAlign w:val="center"/>
            <w:hideMark/>
          </w:tcPr>
          <w:p w14:paraId="2FE1E250"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07B3D794"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api/remote-access</w:t>
            </w:r>
          </w:p>
        </w:tc>
        <w:tc>
          <w:tcPr>
            <w:tcW w:w="1888" w:type="dxa"/>
            <w:shd w:val="clear" w:color="auto" w:fill="auto"/>
            <w:vAlign w:val="center"/>
            <w:hideMark/>
          </w:tcPr>
          <w:p w14:paraId="19620B4E"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 verified</w:t>
            </w:r>
          </w:p>
        </w:tc>
        <w:tc>
          <w:tcPr>
            <w:tcW w:w="3163" w:type="dxa"/>
            <w:shd w:val="clear" w:color="auto" w:fill="auto"/>
            <w:vAlign w:val="center"/>
            <w:hideMark/>
          </w:tcPr>
          <w:p w14:paraId="61586E33"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membuka atau mengunci pintu jarak jauh</w:t>
            </w:r>
          </w:p>
        </w:tc>
      </w:tr>
      <w:tr w:rsidR="000D3592" w:rsidRPr="005A0ABA" w14:paraId="2822A5E8" w14:textId="77777777" w:rsidTr="000D3592">
        <w:trPr>
          <w:trHeight w:val="300"/>
        </w:trPr>
        <w:tc>
          <w:tcPr>
            <w:tcW w:w="851" w:type="dxa"/>
            <w:shd w:val="clear" w:color="auto" w:fill="auto"/>
            <w:vAlign w:val="center"/>
            <w:hideMark/>
          </w:tcPr>
          <w:p w14:paraId="482C9191"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70D9487B"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door/login</w:t>
            </w:r>
          </w:p>
        </w:tc>
        <w:tc>
          <w:tcPr>
            <w:tcW w:w="1888" w:type="dxa"/>
            <w:shd w:val="clear" w:color="auto" w:fill="auto"/>
            <w:vAlign w:val="center"/>
            <w:hideMark/>
          </w:tcPr>
          <w:p w14:paraId="5ABE8A99"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w:t>
            </w:r>
          </w:p>
        </w:tc>
        <w:tc>
          <w:tcPr>
            <w:tcW w:w="3163" w:type="dxa"/>
            <w:shd w:val="clear" w:color="auto" w:fill="auto"/>
            <w:vAlign w:val="center"/>
            <w:hideMark/>
          </w:tcPr>
          <w:p w14:paraId="5AD7E96B"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login perangkat kunci pintu</w:t>
            </w:r>
          </w:p>
        </w:tc>
      </w:tr>
      <w:tr w:rsidR="000D3592" w:rsidRPr="005A0ABA" w14:paraId="4DAC93CB" w14:textId="77777777" w:rsidTr="000D3592">
        <w:trPr>
          <w:trHeight w:val="300"/>
        </w:trPr>
        <w:tc>
          <w:tcPr>
            <w:tcW w:w="851" w:type="dxa"/>
            <w:shd w:val="clear" w:color="auto" w:fill="auto"/>
            <w:vAlign w:val="center"/>
            <w:hideMark/>
          </w:tcPr>
          <w:p w14:paraId="54438EAB"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3EC52AB6"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door/register</w:t>
            </w:r>
          </w:p>
        </w:tc>
        <w:tc>
          <w:tcPr>
            <w:tcW w:w="1888" w:type="dxa"/>
            <w:shd w:val="clear" w:color="auto" w:fill="auto"/>
            <w:vAlign w:val="center"/>
            <w:hideMark/>
          </w:tcPr>
          <w:p w14:paraId="2D0453DF"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w:t>
            </w:r>
          </w:p>
        </w:tc>
        <w:tc>
          <w:tcPr>
            <w:tcW w:w="3163" w:type="dxa"/>
            <w:shd w:val="clear" w:color="auto" w:fill="auto"/>
            <w:vAlign w:val="center"/>
            <w:hideMark/>
          </w:tcPr>
          <w:p w14:paraId="1A125DFE"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menambahkan perangkat kunci pintu baru</w:t>
            </w:r>
          </w:p>
        </w:tc>
      </w:tr>
      <w:tr w:rsidR="000D3592" w:rsidRPr="005A0ABA" w14:paraId="6BCD1DB8" w14:textId="77777777" w:rsidTr="000D3592">
        <w:trPr>
          <w:trHeight w:val="300"/>
        </w:trPr>
        <w:tc>
          <w:tcPr>
            <w:tcW w:w="851" w:type="dxa"/>
            <w:shd w:val="clear" w:color="auto" w:fill="auto"/>
            <w:vAlign w:val="center"/>
            <w:hideMark/>
          </w:tcPr>
          <w:p w14:paraId="70AEA743"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lastRenderedPageBreak/>
              <w:t>GET</w:t>
            </w:r>
          </w:p>
        </w:tc>
        <w:tc>
          <w:tcPr>
            <w:tcW w:w="2790" w:type="dxa"/>
            <w:shd w:val="clear" w:color="auto" w:fill="auto"/>
            <w:vAlign w:val="center"/>
            <w:hideMark/>
          </w:tcPr>
          <w:p w14:paraId="7753B158"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door/logout</w:t>
            </w:r>
          </w:p>
        </w:tc>
        <w:tc>
          <w:tcPr>
            <w:tcW w:w="1888" w:type="dxa"/>
            <w:shd w:val="clear" w:color="auto" w:fill="auto"/>
            <w:vAlign w:val="center"/>
            <w:hideMark/>
          </w:tcPr>
          <w:p w14:paraId="60C76E7C"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w:t>
            </w:r>
          </w:p>
        </w:tc>
        <w:tc>
          <w:tcPr>
            <w:tcW w:w="3163" w:type="dxa"/>
            <w:shd w:val="clear" w:color="auto" w:fill="auto"/>
            <w:vAlign w:val="center"/>
            <w:hideMark/>
          </w:tcPr>
          <w:p w14:paraId="5DE66C14"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logout perangkat kunci pintu</w:t>
            </w:r>
          </w:p>
        </w:tc>
      </w:tr>
      <w:tr w:rsidR="000D3592" w:rsidRPr="005A0ABA" w14:paraId="024EB173" w14:textId="77777777" w:rsidTr="000D3592">
        <w:trPr>
          <w:trHeight w:val="300"/>
        </w:trPr>
        <w:tc>
          <w:tcPr>
            <w:tcW w:w="851" w:type="dxa"/>
            <w:shd w:val="clear" w:color="auto" w:fill="auto"/>
            <w:vAlign w:val="center"/>
            <w:hideMark/>
          </w:tcPr>
          <w:p w14:paraId="36FA0F9C"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32359F93"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door/get-signature</w:t>
            </w:r>
          </w:p>
        </w:tc>
        <w:tc>
          <w:tcPr>
            <w:tcW w:w="1888" w:type="dxa"/>
            <w:shd w:val="clear" w:color="auto" w:fill="auto"/>
            <w:vAlign w:val="center"/>
            <w:hideMark/>
          </w:tcPr>
          <w:p w14:paraId="4E37A451"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w:t>
            </w:r>
          </w:p>
        </w:tc>
        <w:tc>
          <w:tcPr>
            <w:tcW w:w="3163" w:type="dxa"/>
            <w:shd w:val="clear" w:color="auto" w:fill="auto"/>
            <w:vAlign w:val="center"/>
            <w:hideMark/>
          </w:tcPr>
          <w:p w14:paraId="47A79011"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mengambil kode signature channel pusher</w:t>
            </w:r>
          </w:p>
        </w:tc>
      </w:tr>
      <w:tr w:rsidR="000D3592" w:rsidRPr="005A0ABA" w14:paraId="06B071DA" w14:textId="77777777" w:rsidTr="000D3592">
        <w:trPr>
          <w:trHeight w:val="300"/>
        </w:trPr>
        <w:tc>
          <w:tcPr>
            <w:tcW w:w="851" w:type="dxa"/>
            <w:shd w:val="clear" w:color="auto" w:fill="auto"/>
            <w:vAlign w:val="center"/>
            <w:hideMark/>
          </w:tcPr>
          <w:p w14:paraId="1FFA3104"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5C372EAF"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door/update-status</w:t>
            </w:r>
          </w:p>
        </w:tc>
        <w:tc>
          <w:tcPr>
            <w:tcW w:w="1888" w:type="dxa"/>
            <w:shd w:val="clear" w:color="auto" w:fill="auto"/>
            <w:vAlign w:val="center"/>
            <w:hideMark/>
          </w:tcPr>
          <w:p w14:paraId="4C06E450"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w:t>
            </w:r>
          </w:p>
        </w:tc>
        <w:tc>
          <w:tcPr>
            <w:tcW w:w="3163" w:type="dxa"/>
            <w:shd w:val="clear" w:color="auto" w:fill="auto"/>
            <w:vAlign w:val="center"/>
            <w:hideMark/>
          </w:tcPr>
          <w:p w14:paraId="3F71AAC1"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update status pintu</w:t>
            </w:r>
          </w:p>
        </w:tc>
      </w:tr>
      <w:tr w:rsidR="000D3592" w:rsidRPr="005A0ABA" w14:paraId="20A1E87F" w14:textId="77777777" w:rsidTr="000D3592">
        <w:trPr>
          <w:trHeight w:val="300"/>
        </w:trPr>
        <w:tc>
          <w:tcPr>
            <w:tcW w:w="851" w:type="dxa"/>
            <w:tcBorders>
              <w:bottom w:val="single" w:sz="4" w:space="0" w:color="auto"/>
            </w:tcBorders>
            <w:shd w:val="clear" w:color="auto" w:fill="auto"/>
            <w:vAlign w:val="center"/>
            <w:hideMark/>
          </w:tcPr>
          <w:p w14:paraId="3A0C7377" w14:textId="77777777" w:rsidR="000D3592" w:rsidRPr="003821B2" w:rsidRDefault="000D3592" w:rsidP="000D3592">
            <w:pPr>
              <w:spacing w:before="60" w:after="60" w:line="276" w:lineRule="auto"/>
              <w:jc w:val="center"/>
              <w:rPr>
                <w:rFonts w:eastAsia="Times New Roman" w:cs="Times New Roman"/>
                <w:color w:val="000000"/>
                <w:szCs w:val="24"/>
              </w:rPr>
            </w:pPr>
            <w:r w:rsidRPr="003821B2">
              <w:rPr>
                <w:rFonts w:eastAsia="Times New Roman" w:cs="Times New Roman"/>
                <w:color w:val="000000"/>
                <w:szCs w:val="24"/>
              </w:rPr>
              <w:t>POST</w:t>
            </w:r>
          </w:p>
        </w:tc>
        <w:tc>
          <w:tcPr>
            <w:tcW w:w="2790" w:type="dxa"/>
            <w:tcBorders>
              <w:bottom w:val="single" w:sz="4" w:space="0" w:color="auto"/>
            </w:tcBorders>
            <w:shd w:val="clear" w:color="auto" w:fill="auto"/>
            <w:vAlign w:val="center"/>
            <w:hideMark/>
          </w:tcPr>
          <w:p w14:paraId="0AB669B6"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door/alert</w:t>
            </w:r>
          </w:p>
        </w:tc>
        <w:tc>
          <w:tcPr>
            <w:tcW w:w="1888" w:type="dxa"/>
            <w:tcBorders>
              <w:bottom w:val="single" w:sz="4" w:space="0" w:color="auto"/>
            </w:tcBorders>
            <w:shd w:val="clear" w:color="auto" w:fill="auto"/>
            <w:vAlign w:val="center"/>
            <w:hideMark/>
          </w:tcPr>
          <w:p w14:paraId="1302178E"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sanctum</w:t>
            </w:r>
          </w:p>
        </w:tc>
        <w:tc>
          <w:tcPr>
            <w:tcW w:w="3163" w:type="dxa"/>
            <w:tcBorders>
              <w:bottom w:val="single" w:sz="4" w:space="0" w:color="auto"/>
            </w:tcBorders>
            <w:shd w:val="clear" w:color="auto" w:fill="auto"/>
            <w:vAlign w:val="center"/>
            <w:hideMark/>
          </w:tcPr>
          <w:p w14:paraId="524E4B0C" w14:textId="77777777" w:rsidR="000D3592" w:rsidRPr="003821B2" w:rsidRDefault="000D3592" w:rsidP="000D3592">
            <w:pPr>
              <w:spacing w:before="60" w:after="60" w:line="276" w:lineRule="auto"/>
              <w:jc w:val="left"/>
              <w:rPr>
                <w:rFonts w:eastAsia="Times New Roman" w:cs="Times New Roman"/>
                <w:color w:val="000000"/>
                <w:szCs w:val="24"/>
              </w:rPr>
            </w:pPr>
            <w:r w:rsidRPr="003821B2">
              <w:rPr>
                <w:rFonts w:eastAsia="Times New Roman" w:cs="Times New Roman"/>
                <w:color w:val="000000"/>
                <w:szCs w:val="24"/>
              </w:rPr>
              <w:t>peringatan pada pintu</w:t>
            </w:r>
          </w:p>
        </w:tc>
      </w:tr>
    </w:tbl>
    <w:p w14:paraId="159D87C3" w14:textId="77777777" w:rsidR="000D3592" w:rsidRPr="00631A96" w:rsidRDefault="000D3592" w:rsidP="000D3592">
      <w:pPr>
        <w:rPr>
          <w:lang w:eastAsia="id-ID"/>
        </w:rPr>
      </w:pPr>
    </w:p>
    <w:p w14:paraId="598A63B4" w14:textId="74E207AE" w:rsidR="005C01C7" w:rsidRDefault="005C01C7" w:rsidP="005C01C7">
      <w:pPr>
        <w:ind w:firstLine="720"/>
      </w:pPr>
      <w:r>
        <w:t xml:space="preserve">Dapat dilihat pada </w:t>
      </w:r>
      <w:r w:rsidR="00F07F47">
        <w:fldChar w:fldCharType="begin"/>
      </w:r>
      <w:r w:rsidR="00F07F47">
        <w:instrText xml:space="preserve"> REF _Ref143185596 \h </w:instrText>
      </w:r>
      <w:r w:rsidR="00F07F47">
        <w:fldChar w:fldCharType="separate"/>
      </w:r>
      <w:r w:rsidR="00F07F47">
        <w:t>Tabel 3.</w:t>
      </w:r>
      <w:r w:rsidR="00F07F47">
        <w:rPr>
          <w:noProof/>
        </w:rPr>
        <w:t>1</w:t>
      </w:r>
      <w:r w:rsidR="00F07F47">
        <w:fldChar w:fldCharType="end"/>
      </w:r>
      <w:r w:rsidR="00F07F47">
        <w:t xml:space="preserve"> </w:t>
      </w:r>
      <w:r>
        <w:t>diatas, API terbagi menjadi 2 bagian yang ditandai dengan awalan (</w:t>
      </w:r>
      <w:r>
        <w:rPr>
          <w:i/>
        </w:rPr>
        <w:t>prefix</w:t>
      </w:r>
      <w:r>
        <w:t xml:space="preserve">) “/api” dan “/door”. Awalan “/api” merupakan </w:t>
      </w:r>
      <w:r w:rsidRPr="00796B8E">
        <w:rPr>
          <w:i/>
        </w:rPr>
        <w:t>endpoint</w:t>
      </w:r>
      <w:r>
        <w:t xml:space="preserve"> API yang khusus ditujukan untuk penggunaan aplikasi mobile pengguna dan operator sedangkan awalan “/door” merupakan API yang ditujukan untuk perangkat kunci IoT sehingga dengan menggunakan API yang terpisah maka API akan semakin terorganisir dengan baik.</w:t>
      </w:r>
    </w:p>
    <w:p w14:paraId="117D7052" w14:textId="2B43CC07" w:rsidR="00772AB1" w:rsidRDefault="005C01C7" w:rsidP="00F07F47">
      <w:pPr>
        <w:ind w:firstLine="567"/>
      </w:pPr>
      <w:r>
        <w:t xml:space="preserve">Pada </w:t>
      </w:r>
      <w:r w:rsidR="00F07F47">
        <w:fldChar w:fldCharType="begin"/>
      </w:r>
      <w:r w:rsidR="00F07F47">
        <w:instrText xml:space="preserve"> REF _Ref143185596 \h </w:instrText>
      </w:r>
      <w:r w:rsidR="00F07F47">
        <w:fldChar w:fldCharType="separate"/>
      </w:r>
      <w:r w:rsidR="00F07F47">
        <w:t>Tabel 3.</w:t>
      </w:r>
      <w:r w:rsidR="00F07F47">
        <w:rPr>
          <w:noProof/>
        </w:rPr>
        <w:t>1</w:t>
      </w:r>
      <w:r w:rsidR="00F07F47">
        <w:fldChar w:fldCharType="end"/>
      </w:r>
      <w:r w:rsidR="00F07F47">
        <w:t xml:space="preserve"> </w:t>
      </w:r>
      <w:r>
        <w:t xml:space="preserve">juga terlihat bahwa beberapa </w:t>
      </w:r>
      <w:r w:rsidRPr="00796B8E">
        <w:rPr>
          <w:i/>
        </w:rPr>
        <w:t>endpoint</w:t>
      </w:r>
      <w:r>
        <w:t xml:space="preserve"> memerlukan autentikasi sanctum dan </w:t>
      </w:r>
      <w:r w:rsidRPr="00796B8E">
        <w:rPr>
          <w:i/>
        </w:rPr>
        <w:t>verified</w:t>
      </w:r>
      <w:r>
        <w:t xml:space="preserve">. Autentikasi sanctum merupakan sebuah metode autentikasi berbasis token yang digunakan untuk mengamankan sumber daya API dari </w:t>
      </w:r>
      <w:r w:rsidRPr="00796B8E">
        <w:rPr>
          <w:i/>
        </w:rPr>
        <w:t>client</w:t>
      </w:r>
      <w:r>
        <w:t xml:space="preserve"> dengan hanya mengijinkan pengguna yang sudah terautentikasi yang dapat mengakses API tersebut. Sedangkan </w:t>
      </w:r>
      <w:r w:rsidRPr="00796B8E">
        <w:rPr>
          <w:i/>
        </w:rPr>
        <w:t>verified</w:t>
      </w:r>
      <w:r>
        <w:t xml:space="preserve"> merupakan autentikasi tambahan yang digunakan untuk memastikan bahwa client (pengguna dan operator) sudah melakukan verifikasi email sehingga dapat meningkatkan keamanan API.</w:t>
      </w:r>
    </w:p>
    <w:p w14:paraId="3B63DFA7" w14:textId="77777777" w:rsidR="005C01C7" w:rsidRDefault="005C01C7" w:rsidP="005C01C7"/>
    <w:p w14:paraId="24FD55BA" w14:textId="0FD3D672" w:rsidR="001B4CEB" w:rsidRDefault="001B4CEB" w:rsidP="006E43CA">
      <w:pPr>
        <w:pStyle w:val="SubBab3"/>
        <w:ind w:left="567" w:hanging="567"/>
      </w:pPr>
      <w:bookmarkStart w:id="48" w:name="_Toc143345298"/>
      <w:r>
        <w:t>Aplikasi Mobile</w:t>
      </w:r>
      <w:bookmarkEnd w:id="48"/>
    </w:p>
    <w:p w14:paraId="5F898BAA" w14:textId="02ED38A7" w:rsidR="00631A96" w:rsidRDefault="0046367D" w:rsidP="0046367D">
      <w:pPr>
        <w:ind w:firstLine="567"/>
      </w:pPr>
      <w:r>
        <w:t xml:space="preserve">Sebuah aplikasi </w:t>
      </w:r>
      <w:r w:rsidRPr="00422761">
        <w:rPr>
          <w:i/>
        </w:rPr>
        <w:t>mobile</w:t>
      </w:r>
      <w:r>
        <w:t xml:space="preserve"> diperlukan untuk membuka kunci pintu dengan menggunakan kode QR.</w:t>
      </w:r>
      <w:r w:rsidR="00E84D75">
        <w:t xml:space="preserve"> Aplikasi </w:t>
      </w:r>
      <w:r w:rsidR="00E84D75" w:rsidRPr="00422761">
        <w:rPr>
          <w:i/>
        </w:rPr>
        <w:t>mobile</w:t>
      </w:r>
      <w:r w:rsidR="00E84D75">
        <w:t xml:space="preserve"> akan menyediakan fitur koneksi bluetooth yang belum tersedia pada sebuah </w:t>
      </w:r>
      <w:r w:rsidR="00E84D75" w:rsidRPr="00422761">
        <w:rPr>
          <w:i/>
        </w:rPr>
        <w:t>website</w:t>
      </w:r>
      <w:r w:rsidR="00422761">
        <w:t xml:space="preserve"> sehingga proses verifikasi akses dapat berjalan dengan baik. Untuk menjalankan proses verifikasi akses dan fitur lainnya maka aplikasi mobile yang dikembangkan harus </w:t>
      </w:r>
      <w:r w:rsidR="00DA31CE">
        <w:t xml:space="preserve">memiliki beberapa kemampuan yang mendukung kinerja dari sistem penguncian seperti koneksi internet, </w:t>
      </w:r>
      <w:r w:rsidR="00E30A55">
        <w:t xml:space="preserve">koneksi </w:t>
      </w:r>
      <w:r w:rsidR="00DA31CE">
        <w:t xml:space="preserve">bluetooth, serta pemindai kode QR. </w:t>
      </w:r>
      <w:r w:rsidR="00145F23">
        <w:t xml:space="preserve">Pada penelitian yang dilakukan oleh </w:t>
      </w:r>
      <w:r w:rsidR="00145F23" w:rsidRPr="00145F23">
        <w:t>Nur Asyiqin Bt. Amir Hamzah</w:t>
      </w:r>
      <w:r w:rsidR="00145F23">
        <w:t xml:space="preserve"> dkk </w:t>
      </w:r>
      <w:r w:rsidR="00145F23">
        <w:fldChar w:fldCharType="begin" w:fldLock="1"/>
      </w:r>
      <w:r w:rsidR="00145F23">
        <w:instrText>ADDIN CSL_CITATION {"citationItems":[{"id":"ITEM-1","itemData":{"DOI":"10.33093/jetap.2019.1.2.70","abstract":"This paper describes the development process of an IoT based Smart Home Security system prototype. The development of the prototype includes research on IoT based security systems and smart home systems. The aim of the study is to demonstrate an IoT smart home system that can benefit the user and at the same time, create a safe environment for the society. The system designed is an IoT based smart home system security equipped with a series of sensors which consist of temperature, light, flood and motion all controlled by an Arduino UNO which acts as a device manager then connected to a Raspberry PI microcomputer. The Raspberry PI acts as the command centre and connects the system to the Internet. The reason why the system uses both Raspberry-PI and Arduino is for simplicity, efficiency and cost-effectiveness. The development successfully shows that it is possible to enhance the daily lives by efficiently reducing human contact and increasing security for a home which lead to reduced crime rates. Besides that ,the utilization of an open source Flutter mobile application platform is proven to be as good as other paid platforms","author":[{"dropping-particle":"","family":"Amir Hamzah","given":"Nur Asyiqin","non-dropping-particle":"","parse-names":false,"suffix":""},{"dropping-particle":"","family":"Abu Saad","given":"Muhammad Radzi","non-dropping-particle":"","parse-names":false,"suffix":""},{"dropping-particle":"","family":"Wan Ismai","given":"Wan Zakiah","non-dropping-particle":"","parse-names":false,"suffix":""},{"dropping-particle":"","family":"Bhunaeswari","given":"Thangavel","non-dropping-particle":"","parse-names":false,"suffix":""},{"dropping-particle":"","family":"Abd Rahman","given":"Noor Ziela","non-dropping-particle":"","parse-names":false,"suffix":""}],"container-title":"Journal of Engineering Technology and Applied Physics","id":"ITEM-1","issue":"2","issued":{"date-parts":[["2019"]]},"page":"34-41","title":"Development of A Prototype of An IoT Based Smart Home with Security System Flutter Mobile","type":"article-journal","volume":"1"},"uris":["http://www.mendeley.com/documents/?uuid=cb25c58e-dabb-4caf-888d-9572d974016c"]}],"mendeley":{"formattedCitation":"[4]","plainTextFormattedCitation":"[4]"},"properties":{"noteIndex":0},"schema":"https://github.com/citation-style-language/schema/raw/master/csl-citation.json"}</w:instrText>
      </w:r>
      <w:r w:rsidR="00145F23">
        <w:fldChar w:fldCharType="separate"/>
      </w:r>
      <w:r w:rsidR="00145F23" w:rsidRPr="00145F23">
        <w:rPr>
          <w:noProof/>
        </w:rPr>
        <w:t>[4]</w:t>
      </w:r>
      <w:r w:rsidR="00145F23">
        <w:fldChar w:fldCharType="end"/>
      </w:r>
      <w:r w:rsidR="00145F23">
        <w:t xml:space="preserve"> tentang perancangan rumah pintar berbasi IoT, kerangka kerja Flutter </w:t>
      </w:r>
      <w:r w:rsidR="00602186">
        <w:t xml:space="preserve">dapat digunakan </w:t>
      </w:r>
      <w:r w:rsidR="00145F23">
        <w:t>dal</w:t>
      </w:r>
      <w:r w:rsidR="00602186">
        <w:t xml:space="preserve">am pengembangan aplikasi mobile. Flutter merupakan sebuah kerangka kerja untuk membuat aplikasi mobil, flutter merupakan kerangka kerja cross-platform yang artinya aplikasi yang dihasailkan dapat dijalankan pada sistem operasi yang berbeda misalnya Android dan IOS dengan menggunakan satu stuktuk program yang sama. Secara umum </w:t>
      </w:r>
      <w:r w:rsidR="00602186">
        <w:lastRenderedPageBreak/>
        <w:t xml:space="preserve">aplikasi yang akan dikembangkan digunakan untuk berinteraksi dengan perangkat IoT misalnya untuk membuka kunci, melihat konsidi pintu dan melakukan pengaturan. </w:t>
      </w:r>
    </w:p>
    <w:p w14:paraId="2DF10BBF" w14:textId="5C63676A" w:rsidR="003D2B2E" w:rsidRDefault="003D2B2E" w:rsidP="003D2B2E">
      <w:pPr>
        <w:jc w:val="center"/>
      </w:pPr>
      <w:r>
        <w:rPr>
          <w:noProof/>
        </w:rPr>
        <w:drawing>
          <wp:inline distT="0" distB="0" distL="0" distR="0" wp14:anchorId="6C833B20" wp14:editId="5B42AD20">
            <wp:extent cx="4510159" cy="3902149"/>
            <wp:effectExtent l="0" t="0" r="508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tter.png"/>
                    <pic:cNvPicPr/>
                  </pic:nvPicPr>
                  <pic:blipFill>
                    <a:blip r:embed="rId21">
                      <a:extLst>
                        <a:ext uri="{28A0092B-C50C-407E-A947-70E740481C1C}">
                          <a14:useLocalDpi xmlns:a14="http://schemas.microsoft.com/office/drawing/2010/main" val="0"/>
                        </a:ext>
                      </a:extLst>
                    </a:blip>
                    <a:stretch>
                      <a:fillRect/>
                    </a:stretch>
                  </pic:blipFill>
                  <pic:spPr>
                    <a:xfrm>
                      <a:off x="0" y="0"/>
                      <a:ext cx="4567566" cy="3951817"/>
                    </a:xfrm>
                    <a:prstGeom prst="rect">
                      <a:avLst/>
                    </a:prstGeom>
                  </pic:spPr>
                </pic:pic>
              </a:graphicData>
            </a:graphic>
          </wp:inline>
        </w:drawing>
      </w:r>
    </w:p>
    <w:p w14:paraId="366F0EDD" w14:textId="0F0B2A18" w:rsidR="003D2B2E" w:rsidRDefault="003D2B2E" w:rsidP="003D2B2E">
      <w:pPr>
        <w:pStyle w:val="Caption"/>
        <w:spacing w:before="0" w:after="0"/>
        <w:jc w:val="center"/>
        <w:rPr>
          <w:b w:val="0"/>
        </w:rPr>
      </w:pPr>
      <w:bookmarkStart w:id="49" w:name="_Ref143327287"/>
      <w:r>
        <w:t>Gambar 3.</w:t>
      </w:r>
      <w:r w:rsidR="00E91956">
        <w:fldChar w:fldCharType="begin"/>
      </w:r>
      <w:r w:rsidR="00E91956">
        <w:instrText xml:space="preserve"> SEQ Gambar_3. \* ARABIC </w:instrText>
      </w:r>
      <w:r w:rsidR="00E91956">
        <w:fldChar w:fldCharType="separate"/>
      </w:r>
      <w:r w:rsidR="00210809">
        <w:rPr>
          <w:noProof/>
        </w:rPr>
        <w:t>11</w:t>
      </w:r>
      <w:r w:rsidR="00E91956">
        <w:rPr>
          <w:noProof/>
        </w:rPr>
        <w:fldChar w:fldCharType="end"/>
      </w:r>
      <w:bookmarkEnd w:id="49"/>
      <w:r>
        <w:t xml:space="preserve"> </w:t>
      </w:r>
      <w:r w:rsidRPr="003D2B2E">
        <w:rPr>
          <w:b w:val="0"/>
        </w:rPr>
        <w:t>Struktur Aplikasi Mobile</w:t>
      </w:r>
    </w:p>
    <w:p w14:paraId="02D7F3F9" w14:textId="77777777" w:rsidR="005A522B" w:rsidRPr="005A522B" w:rsidRDefault="005A522B" w:rsidP="005A522B">
      <w:pPr>
        <w:rPr>
          <w:lang w:eastAsia="id-ID"/>
        </w:rPr>
      </w:pPr>
    </w:p>
    <w:p w14:paraId="6EC3F318" w14:textId="53C1A321" w:rsidR="003D2B2E" w:rsidRDefault="00CE5962" w:rsidP="00CE5962">
      <w:r>
        <w:fldChar w:fldCharType="begin"/>
      </w:r>
      <w:r>
        <w:instrText xml:space="preserve"> REF _Ref143327287 \h </w:instrText>
      </w:r>
      <w:r>
        <w:fldChar w:fldCharType="separate"/>
      </w:r>
      <w:r>
        <w:t>Gambar 3.</w:t>
      </w:r>
      <w:r>
        <w:rPr>
          <w:noProof/>
        </w:rPr>
        <w:t>11</w:t>
      </w:r>
      <w:r>
        <w:fldChar w:fldCharType="end"/>
      </w:r>
      <w:r>
        <w:t xml:space="preserve"> memperlihatkan struktur dari aplikasi mobile yang akan dikembangkan, pada aplikasi mobile akan terdapat beberapa layar yang dapat digunakan untuk berintraksi dengan sistem kunci pintu, penjelasan mengenai s</w:t>
      </w:r>
      <w:r w:rsidR="00FC68F1">
        <w:t xml:space="preserve">etiap layat dapat dilihat pada </w:t>
      </w:r>
      <w:r w:rsidR="00FC68F1">
        <w:fldChar w:fldCharType="begin"/>
      </w:r>
      <w:r w:rsidR="00FC68F1">
        <w:instrText xml:space="preserve"> REF _Ref143329562 \h </w:instrText>
      </w:r>
      <w:r w:rsidR="00FC68F1">
        <w:fldChar w:fldCharType="separate"/>
      </w:r>
      <w:r w:rsidR="00FC68F1">
        <w:t>Tabel 3.</w:t>
      </w:r>
      <w:r w:rsidR="00FC68F1">
        <w:rPr>
          <w:noProof/>
        </w:rPr>
        <w:t>2</w:t>
      </w:r>
      <w:r w:rsidR="00FC68F1">
        <w:fldChar w:fldCharType="end"/>
      </w:r>
      <w:r>
        <w:t xml:space="preserve"> dibawah.</w:t>
      </w:r>
    </w:p>
    <w:p w14:paraId="5FD66E3B" w14:textId="77777777" w:rsidR="00CE5962" w:rsidRDefault="00CE5962" w:rsidP="00CE5962"/>
    <w:p w14:paraId="4F7144D2" w14:textId="6961C356" w:rsidR="00CE5962" w:rsidRDefault="00CE5962" w:rsidP="00CE5962">
      <w:pPr>
        <w:pStyle w:val="Caption"/>
        <w:rPr>
          <w:b w:val="0"/>
        </w:rPr>
      </w:pPr>
      <w:bookmarkStart w:id="50" w:name="_Ref143329562"/>
      <w:r>
        <w:t>Tabel 3.</w:t>
      </w:r>
      <w:r w:rsidR="00E91956">
        <w:fldChar w:fldCharType="begin"/>
      </w:r>
      <w:r w:rsidR="00E91956">
        <w:instrText xml:space="preserve"> SEQ Tabel_3. \* ARABIC </w:instrText>
      </w:r>
      <w:r w:rsidR="00E91956">
        <w:fldChar w:fldCharType="separate"/>
      </w:r>
      <w:r w:rsidR="00EE6654">
        <w:rPr>
          <w:noProof/>
        </w:rPr>
        <w:t>2</w:t>
      </w:r>
      <w:r w:rsidR="00E91956">
        <w:rPr>
          <w:noProof/>
        </w:rPr>
        <w:fldChar w:fldCharType="end"/>
      </w:r>
      <w:bookmarkEnd w:id="50"/>
      <w:r>
        <w:t xml:space="preserve"> </w:t>
      </w:r>
      <w:r w:rsidRPr="00CE5962">
        <w:rPr>
          <w:b w:val="0"/>
        </w:rPr>
        <w:t>Pembagian Layar Aplikasi Mobile</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CE5962" w14:paraId="70D834B8" w14:textId="77777777" w:rsidTr="005076F6">
        <w:tc>
          <w:tcPr>
            <w:tcW w:w="1985" w:type="dxa"/>
            <w:tcBorders>
              <w:top w:val="single" w:sz="4" w:space="0" w:color="auto"/>
              <w:bottom w:val="single" w:sz="4" w:space="0" w:color="auto"/>
            </w:tcBorders>
          </w:tcPr>
          <w:p w14:paraId="29FFE5B8" w14:textId="0461CAB0" w:rsidR="00CE5962" w:rsidRPr="005076F6" w:rsidRDefault="005076F6" w:rsidP="005076F6">
            <w:pPr>
              <w:spacing w:before="120"/>
              <w:rPr>
                <w:b/>
                <w:lang w:eastAsia="id-ID"/>
              </w:rPr>
            </w:pPr>
            <w:r w:rsidRPr="005076F6">
              <w:rPr>
                <w:b/>
                <w:lang w:eastAsia="id-ID"/>
              </w:rPr>
              <w:t>Nama</w:t>
            </w:r>
          </w:p>
        </w:tc>
        <w:tc>
          <w:tcPr>
            <w:tcW w:w="1843" w:type="dxa"/>
            <w:tcBorders>
              <w:top w:val="single" w:sz="4" w:space="0" w:color="auto"/>
              <w:bottom w:val="single" w:sz="4" w:space="0" w:color="auto"/>
            </w:tcBorders>
          </w:tcPr>
          <w:p w14:paraId="591C8FAC" w14:textId="36A96F92" w:rsidR="00CE5962" w:rsidRPr="005076F6" w:rsidRDefault="005076F6" w:rsidP="005076F6">
            <w:pPr>
              <w:spacing w:before="120"/>
              <w:rPr>
                <w:b/>
                <w:lang w:eastAsia="id-ID"/>
              </w:rPr>
            </w:pPr>
            <w:r w:rsidRPr="005076F6">
              <w:rPr>
                <w:b/>
                <w:lang w:eastAsia="id-ID"/>
              </w:rPr>
              <w:t>Autentikasi</w:t>
            </w:r>
          </w:p>
        </w:tc>
        <w:tc>
          <w:tcPr>
            <w:tcW w:w="4819" w:type="dxa"/>
            <w:tcBorders>
              <w:top w:val="single" w:sz="4" w:space="0" w:color="auto"/>
              <w:bottom w:val="single" w:sz="4" w:space="0" w:color="auto"/>
            </w:tcBorders>
          </w:tcPr>
          <w:p w14:paraId="37C08C6E" w14:textId="0854E6DC" w:rsidR="00CE5962" w:rsidRPr="005076F6" w:rsidRDefault="005076F6" w:rsidP="005076F6">
            <w:pPr>
              <w:spacing w:before="120"/>
              <w:rPr>
                <w:b/>
                <w:lang w:eastAsia="id-ID"/>
              </w:rPr>
            </w:pPr>
            <w:r w:rsidRPr="005076F6">
              <w:rPr>
                <w:b/>
                <w:lang w:eastAsia="id-ID"/>
              </w:rPr>
              <w:t xml:space="preserve">Penjelasan </w:t>
            </w:r>
          </w:p>
        </w:tc>
      </w:tr>
      <w:tr w:rsidR="00CE5962" w14:paraId="05C5AB59" w14:textId="77777777" w:rsidTr="005076F6">
        <w:tc>
          <w:tcPr>
            <w:tcW w:w="1985" w:type="dxa"/>
            <w:tcBorders>
              <w:top w:val="single" w:sz="4" w:space="0" w:color="auto"/>
            </w:tcBorders>
          </w:tcPr>
          <w:p w14:paraId="316B721A" w14:textId="053B07DD" w:rsidR="005076F6" w:rsidRDefault="005076F6" w:rsidP="005076F6">
            <w:pPr>
              <w:spacing w:before="120"/>
              <w:rPr>
                <w:lang w:eastAsia="id-ID"/>
              </w:rPr>
            </w:pPr>
            <w:r>
              <w:rPr>
                <w:lang w:eastAsia="id-ID"/>
              </w:rPr>
              <w:t>Login</w:t>
            </w:r>
          </w:p>
        </w:tc>
        <w:tc>
          <w:tcPr>
            <w:tcW w:w="1843" w:type="dxa"/>
            <w:tcBorders>
              <w:top w:val="single" w:sz="4" w:space="0" w:color="auto"/>
            </w:tcBorders>
          </w:tcPr>
          <w:p w14:paraId="020521A5" w14:textId="1F4B07EB" w:rsidR="00CE5962" w:rsidRDefault="005076F6" w:rsidP="005076F6">
            <w:pPr>
              <w:spacing w:before="120"/>
              <w:rPr>
                <w:lang w:eastAsia="id-ID"/>
              </w:rPr>
            </w:pPr>
            <w:r>
              <w:rPr>
                <w:lang w:eastAsia="id-ID"/>
              </w:rPr>
              <w:t>-</w:t>
            </w:r>
          </w:p>
        </w:tc>
        <w:tc>
          <w:tcPr>
            <w:tcW w:w="4819" w:type="dxa"/>
            <w:tcBorders>
              <w:top w:val="single" w:sz="4" w:space="0" w:color="auto"/>
            </w:tcBorders>
          </w:tcPr>
          <w:p w14:paraId="19E87463" w14:textId="1984FD2F" w:rsidR="00CE5962" w:rsidRDefault="005076F6" w:rsidP="005076F6">
            <w:pPr>
              <w:spacing w:before="120"/>
              <w:rPr>
                <w:lang w:eastAsia="id-ID"/>
              </w:rPr>
            </w:pPr>
            <w:r>
              <w:rPr>
                <w:lang w:eastAsia="id-ID"/>
              </w:rPr>
              <w:t>Halaman autentikasi untuk login pengguna dan operator. Proses login menggunakan alamat email dan password yang sudah terdaftar.</w:t>
            </w:r>
          </w:p>
        </w:tc>
      </w:tr>
      <w:tr w:rsidR="00CE5962" w14:paraId="190BFEDF" w14:textId="77777777" w:rsidTr="005076F6">
        <w:tc>
          <w:tcPr>
            <w:tcW w:w="1985" w:type="dxa"/>
          </w:tcPr>
          <w:p w14:paraId="0B4B345A" w14:textId="47B11735" w:rsidR="00CE5962" w:rsidRDefault="005076F6" w:rsidP="005076F6">
            <w:pPr>
              <w:spacing w:before="120"/>
              <w:rPr>
                <w:lang w:eastAsia="id-ID"/>
              </w:rPr>
            </w:pPr>
            <w:r>
              <w:rPr>
                <w:lang w:eastAsia="id-ID"/>
              </w:rPr>
              <w:t>Verifikasi OTP</w:t>
            </w:r>
          </w:p>
        </w:tc>
        <w:tc>
          <w:tcPr>
            <w:tcW w:w="1843" w:type="dxa"/>
          </w:tcPr>
          <w:p w14:paraId="5F240AF4" w14:textId="1C7B77A6" w:rsidR="00CE5962" w:rsidRDefault="005076F6" w:rsidP="005076F6">
            <w:pPr>
              <w:spacing w:before="120"/>
              <w:rPr>
                <w:lang w:eastAsia="id-ID"/>
              </w:rPr>
            </w:pPr>
            <w:r>
              <w:rPr>
                <w:lang w:eastAsia="id-ID"/>
              </w:rPr>
              <w:t>-</w:t>
            </w:r>
          </w:p>
        </w:tc>
        <w:tc>
          <w:tcPr>
            <w:tcW w:w="4819" w:type="dxa"/>
          </w:tcPr>
          <w:p w14:paraId="04C51D91" w14:textId="1F8C9F30" w:rsidR="00CE5962" w:rsidRDefault="005076F6" w:rsidP="005076F6">
            <w:pPr>
              <w:spacing w:before="120"/>
              <w:rPr>
                <w:lang w:eastAsia="id-ID"/>
              </w:rPr>
            </w:pPr>
            <w:r>
              <w:rPr>
                <w:lang w:eastAsia="id-ID"/>
              </w:rPr>
              <w:t xml:space="preserve">Jika </w:t>
            </w:r>
            <w:r w:rsidR="00EE6654">
              <w:rPr>
                <w:lang w:eastAsia="id-ID"/>
              </w:rPr>
              <w:t>email belum terv</w:t>
            </w:r>
            <w:r>
              <w:rPr>
                <w:lang w:eastAsia="id-ID"/>
              </w:rPr>
              <w:t xml:space="preserve">erifikasi maka akan diarahkan ke halaman verifikasi, verifikasi </w:t>
            </w:r>
            <w:r>
              <w:rPr>
                <w:lang w:eastAsia="id-ID"/>
              </w:rPr>
              <w:lastRenderedPageBreak/>
              <w:t>dengan menggunakan kode OTP yang dikirimkan ke email yang dimasukkan pada saat login.</w:t>
            </w:r>
          </w:p>
        </w:tc>
      </w:tr>
      <w:tr w:rsidR="00CE5962" w14:paraId="2EA06D8C" w14:textId="77777777" w:rsidTr="005076F6">
        <w:tc>
          <w:tcPr>
            <w:tcW w:w="1985" w:type="dxa"/>
          </w:tcPr>
          <w:p w14:paraId="7C3D7784" w14:textId="709BB52A" w:rsidR="00CE5962" w:rsidRDefault="005076F6" w:rsidP="005076F6">
            <w:pPr>
              <w:spacing w:before="120"/>
              <w:rPr>
                <w:lang w:eastAsia="id-ID"/>
              </w:rPr>
            </w:pPr>
            <w:r>
              <w:rPr>
                <w:lang w:eastAsia="id-ID"/>
              </w:rPr>
              <w:lastRenderedPageBreak/>
              <w:t>Lupa password</w:t>
            </w:r>
          </w:p>
        </w:tc>
        <w:tc>
          <w:tcPr>
            <w:tcW w:w="1843" w:type="dxa"/>
          </w:tcPr>
          <w:p w14:paraId="5D1F003B" w14:textId="0E91D553" w:rsidR="00CE5962" w:rsidRDefault="005076F6" w:rsidP="005076F6">
            <w:pPr>
              <w:spacing w:before="120"/>
              <w:rPr>
                <w:lang w:eastAsia="id-ID"/>
              </w:rPr>
            </w:pPr>
            <w:r>
              <w:rPr>
                <w:lang w:eastAsia="id-ID"/>
              </w:rPr>
              <w:t xml:space="preserve">Login </w:t>
            </w:r>
          </w:p>
        </w:tc>
        <w:tc>
          <w:tcPr>
            <w:tcW w:w="4819" w:type="dxa"/>
          </w:tcPr>
          <w:p w14:paraId="0958CC40" w14:textId="04DECF03" w:rsidR="00CE5962" w:rsidRDefault="005715C5" w:rsidP="005076F6">
            <w:pPr>
              <w:spacing w:before="120"/>
              <w:rPr>
                <w:lang w:eastAsia="id-ID"/>
              </w:rPr>
            </w:pPr>
            <w:r>
              <w:rPr>
                <w:lang w:eastAsia="id-ID"/>
              </w:rPr>
              <w:t>Pengguna aplikasi dapat memanfaatkan fitur ini jika pengguna kehiangan password dengan cara memasukkan alamat email yang sesuai untuk menerima petunjuka lebih lanjut.</w:t>
            </w:r>
          </w:p>
        </w:tc>
      </w:tr>
      <w:tr w:rsidR="00CE5962" w14:paraId="3A099121" w14:textId="77777777" w:rsidTr="005076F6">
        <w:tc>
          <w:tcPr>
            <w:tcW w:w="1985" w:type="dxa"/>
          </w:tcPr>
          <w:p w14:paraId="5B975379" w14:textId="1A33EA85" w:rsidR="00CE5962" w:rsidRDefault="005076F6" w:rsidP="005076F6">
            <w:pPr>
              <w:spacing w:before="120"/>
              <w:rPr>
                <w:lang w:eastAsia="id-ID"/>
              </w:rPr>
            </w:pPr>
            <w:r>
              <w:rPr>
                <w:lang w:eastAsia="id-ID"/>
              </w:rPr>
              <w:t>Profil pengguna</w:t>
            </w:r>
          </w:p>
        </w:tc>
        <w:tc>
          <w:tcPr>
            <w:tcW w:w="1843" w:type="dxa"/>
          </w:tcPr>
          <w:p w14:paraId="576A2AF6" w14:textId="2C3E04B7" w:rsidR="00CE5962" w:rsidRDefault="005076F6" w:rsidP="005076F6">
            <w:pPr>
              <w:spacing w:before="120"/>
              <w:rPr>
                <w:lang w:eastAsia="id-ID"/>
              </w:rPr>
            </w:pPr>
            <w:r>
              <w:rPr>
                <w:lang w:eastAsia="id-ID"/>
              </w:rPr>
              <w:t xml:space="preserve">Login </w:t>
            </w:r>
          </w:p>
        </w:tc>
        <w:tc>
          <w:tcPr>
            <w:tcW w:w="4819" w:type="dxa"/>
          </w:tcPr>
          <w:p w14:paraId="1EFF0FB0" w14:textId="4E5AA6FD" w:rsidR="00CE5962" w:rsidRDefault="005715C5" w:rsidP="005076F6">
            <w:pPr>
              <w:spacing w:before="120"/>
              <w:rPr>
                <w:lang w:eastAsia="id-ID"/>
              </w:rPr>
            </w:pPr>
            <w:r>
              <w:rPr>
                <w:lang w:eastAsia="id-ID"/>
              </w:rPr>
              <w:t>Proses pengaturan pengguna dilakukan pada halaman profil pengguna,</w:t>
            </w:r>
            <w:r w:rsidR="00DE31C7">
              <w:rPr>
                <w:lang w:eastAsia="id-ID"/>
              </w:rPr>
              <w:t xml:space="preserve"> </w:t>
            </w:r>
            <w:r>
              <w:rPr>
                <w:lang w:eastAsia="id-ID"/>
              </w:rPr>
              <w:t>pengguna aplikasi dapat menyesuaikan informasi diri seperti nama, nomor hp dan foto profil.</w:t>
            </w:r>
          </w:p>
        </w:tc>
      </w:tr>
      <w:tr w:rsidR="00CE5962" w14:paraId="7D47FF00" w14:textId="77777777" w:rsidTr="005076F6">
        <w:tc>
          <w:tcPr>
            <w:tcW w:w="1985" w:type="dxa"/>
          </w:tcPr>
          <w:p w14:paraId="1C116FB0" w14:textId="45EEB1A2" w:rsidR="005076F6" w:rsidRDefault="005076F6" w:rsidP="005076F6">
            <w:pPr>
              <w:spacing w:before="120"/>
              <w:rPr>
                <w:lang w:eastAsia="id-ID"/>
              </w:rPr>
            </w:pPr>
            <w:r>
              <w:rPr>
                <w:lang w:eastAsia="id-ID"/>
              </w:rPr>
              <w:t>Pindai kode QR</w:t>
            </w:r>
          </w:p>
        </w:tc>
        <w:tc>
          <w:tcPr>
            <w:tcW w:w="1843" w:type="dxa"/>
          </w:tcPr>
          <w:p w14:paraId="63F67E77" w14:textId="18038094" w:rsidR="00CE5962" w:rsidRDefault="005076F6" w:rsidP="005076F6">
            <w:pPr>
              <w:spacing w:before="120"/>
              <w:rPr>
                <w:lang w:eastAsia="id-ID"/>
              </w:rPr>
            </w:pPr>
            <w:r>
              <w:rPr>
                <w:lang w:eastAsia="id-ID"/>
              </w:rPr>
              <w:t xml:space="preserve">Login </w:t>
            </w:r>
          </w:p>
        </w:tc>
        <w:tc>
          <w:tcPr>
            <w:tcW w:w="4819" w:type="dxa"/>
          </w:tcPr>
          <w:p w14:paraId="025E78AC" w14:textId="48CC447A" w:rsidR="00CE5962" w:rsidRDefault="005715C5" w:rsidP="005076F6">
            <w:pPr>
              <w:spacing w:before="120"/>
              <w:rPr>
                <w:lang w:eastAsia="id-ID"/>
              </w:rPr>
            </w:pPr>
            <w:r>
              <w:rPr>
                <w:lang w:eastAsia="id-ID"/>
              </w:rPr>
              <w:t>Pengguna dapat menggunakan kode QR pada pintu untuk membuka kunci pintu, pada halaman ini pengguna memindai kode tersebut dan aplikasi akan meminta akses ke server secara otomatis.</w:t>
            </w:r>
          </w:p>
        </w:tc>
      </w:tr>
      <w:tr w:rsidR="00CE5962" w14:paraId="62A1169C" w14:textId="77777777" w:rsidTr="005076F6">
        <w:tc>
          <w:tcPr>
            <w:tcW w:w="1985" w:type="dxa"/>
          </w:tcPr>
          <w:p w14:paraId="4E0E9CC3" w14:textId="19C89E65" w:rsidR="00CE5962" w:rsidRDefault="005076F6" w:rsidP="005076F6">
            <w:pPr>
              <w:spacing w:before="120"/>
              <w:rPr>
                <w:lang w:eastAsia="id-ID"/>
              </w:rPr>
            </w:pPr>
            <w:r>
              <w:rPr>
                <w:lang w:eastAsia="id-ID"/>
              </w:rPr>
              <w:t>Remote pintu</w:t>
            </w:r>
          </w:p>
        </w:tc>
        <w:tc>
          <w:tcPr>
            <w:tcW w:w="1843" w:type="dxa"/>
          </w:tcPr>
          <w:p w14:paraId="21A0B5B1" w14:textId="38AFA150" w:rsidR="00CE5962" w:rsidRDefault="005076F6" w:rsidP="005076F6">
            <w:pPr>
              <w:spacing w:before="120"/>
              <w:rPr>
                <w:lang w:eastAsia="id-ID"/>
              </w:rPr>
            </w:pPr>
            <w:r>
              <w:rPr>
                <w:lang w:eastAsia="id-ID"/>
              </w:rPr>
              <w:t>Login, Operator</w:t>
            </w:r>
          </w:p>
        </w:tc>
        <w:tc>
          <w:tcPr>
            <w:tcW w:w="4819" w:type="dxa"/>
          </w:tcPr>
          <w:p w14:paraId="2D66FA67" w14:textId="24D98088" w:rsidR="00CE5962" w:rsidRDefault="005715C5" w:rsidP="005076F6">
            <w:pPr>
              <w:spacing w:before="120"/>
              <w:rPr>
                <w:lang w:eastAsia="id-ID"/>
              </w:rPr>
            </w:pPr>
            <w:r>
              <w:rPr>
                <w:lang w:eastAsia="id-ID"/>
              </w:rPr>
              <w:t>Operator dapat membuka atau mengunci pintu secara jarak jauh melalui koneksi internet, pada halaman ini juga menampilkan semua pintu dan kondisinya.</w:t>
            </w:r>
          </w:p>
        </w:tc>
      </w:tr>
      <w:tr w:rsidR="00CE5962" w14:paraId="161EF4B5" w14:textId="77777777" w:rsidTr="005076F6">
        <w:tc>
          <w:tcPr>
            <w:tcW w:w="1985" w:type="dxa"/>
            <w:tcBorders>
              <w:bottom w:val="single" w:sz="4" w:space="0" w:color="auto"/>
            </w:tcBorders>
          </w:tcPr>
          <w:p w14:paraId="58ED4CAA" w14:textId="40714B4E" w:rsidR="00CE5962" w:rsidRDefault="005076F6" w:rsidP="005076F6">
            <w:pPr>
              <w:spacing w:before="120"/>
              <w:rPr>
                <w:lang w:eastAsia="id-ID"/>
              </w:rPr>
            </w:pPr>
            <w:r>
              <w:rPr>
                <w:lang w:eastAsia="id-ID"/>
              </w:rPr>
              <w:t>konfigurasi</w:t>
            </w:r>
          </w:p>
        </w:tc>
        <w:tc>
          <w:tcPr>
            <w:tcW w:w="1843" w:type="dxa"/>
            <w:tcBorders>
              <w:bottom w:val="single" w:sz="4" w:space="0" w:color="auto"/>
            </w:tcBorders>
          </w:tcPr>
          <w:p w14:paraId="22A3087A" w14:textId="2FACF4A8" w:rsidR="00CE5962" w:rsidRDefault="005076F6" w:rsidP="005076F6">
            <w:pPr>
              <w:spacing w:before="120"/>
              <w:rPr>
                <w:lang w:eastAsia="id-ID"/>
              </w:rPr>
            </w:pPr>
            <w:r>
              <w:rPr>
                <w:lang w:eastAsia="id-ID"/>
              </w:rPr>
              <w:t>Login, Operator</w:t>
            </w:r>
          </w:p>
        </w:tc>
        <w:tc>
          <w:tcPr>
            <w:tcW w:w="4819" w:type="dxa"/>
            <w:tcBorders>
              <w:bottom w:val="single" w:sz="4" w:space="0" w:color="auto"/>
            </w:tcBorders>
          </w:tcPr>
          <w:p w14:paraId="6388E751" w14:textId="10478036" w:rsidR="00CE5962" w:rsidRDefault="004C6B63" w:rsidP="005076F6">
            <w:pPr>
              <w:spacing w:before="120"/>
              <w:rPr>
                <w:lang w:eastAsia="id-ID"/>
              </w:rPr>
            </w:pPr>
            <w:r>
              <w:rPr>
                <w:lang w:eastAsia="id-ID"/>
              </w:rPr>
              <w:t>Halaman ini digunakan untuk melakukan kofigurasi pada perangkat kunci pintu seperti mengatur kredensial WiFi atau mendaftarkan perangkat baru ke server.</w:t>
            </w:r>
          </w:p>
        </w:tc>
      </w:tr>
    </w:tbl>
    <w:p w14:paraId="668FA038" w14:textId="77777777" w:rsidR="00CE5962" w:rsidRDefault="00CE5962" w:rsidP="00CE5962">
      <w:pPr>
        <w:rPr>
          <w:lang w:eastAsia="id-ID"/>
        </w:rPr>
      </w:pPr>
    </w:p>
    <w:p w14:paraId="55E0B7FD" w14:textId="27F898D7" w:rsidR="00422761" w:rsidRDefault="005A522B" w:rsidP="00500861">
      <w:pPr>
        <w:ind w:firstLine="567"/>
        <w:rPr>
          <w:lang w:eastAsia="id-ID"/>
        </w:rPr>
      </w:pPr>
      <w:r>
        <w:rPr>
          <w:lang w:eastAsia="id-ID"/>
        </w:rPr>
        <w:t xml:space="preserve">Pada </w:t>
      </w:r>
      <w:r>
        <w:rPr>
          <w:lang w:eastAsia="id-ID"/>
        </w:rPr>
        <w:fldChar w:fldCharType="begin"/>
      </w:r>
      <w:r>
        <w:rPr>
          <w:lang w:eastAsia="id-ID"/>
        </w:rPr>
        <w:instrText xml:space="preserve"> REF _Ref143327287 \h </w:instrText>
      </w:r>
      <w:r>
        <w:rPr>
          <w:lang w:eastAsia="id-ID"/>
        </w:rPr>
      </w:r>
      <w:r>
        <w:rPr>
          <w:lang w:eastAsia="id-ID"/>
        </w:rPr>
        <w:fldChar w:fldCharType="separate"/>
      </w:r>
      <w:r>
        <w:t>Gambar 3.</w:t>
      </w:r>
      <w:r>
        <w:rPr>
          <w:noProof/>
        </w:rPr>
        <w:t>11</w:t>
      </w:r>
      <w:r>
        <w:rPr>
          <w:lang w:eastAsia="id-ID"/>
        </w:rPr>
        <w:fldChar w:fldCharType="end"/>
      </w:r>
      <w:r>
        <w:rPr>
          <w:lang w:eastAsia="id-ID"/>
        </w:rPr>
        <w:t xml:space="preserve"> juga terhihat bahwa aplikasi membutuhkan dukungan dari kamera, internet dan bluetooth. Pada kerangka kerja flutter penggunaan peripheral pada smartphone dapat dilakukan dengan menggunakan beberapa modul yang telah disediakan seperti contohnya dapat menggunakan modul http untuk menjalankan fungsi yang berkaitan dengan internet, modul bluetooth_serial untuk menjalankan komunikasi </w:t>
      </w:r>
      <w:r>
        <w:rPr>
          <w:lang w:eastAsia="id-ID"/>
        </w:rPr>
        <w:lastRenderedPageBreak/>
        <w:t>bluetooth sederhana dan qr_scanner untuk menajalankan fundsi penindaian menggunakan kamera.</w:t>
      </w:r>
    </w:p>
    <w:p w14:paraId="4A688ACD" w14:textId="32A21A33" w:rsidR="001B4CEB" w:rsidRDefault="001B4CEB" w:rsidP="006E43CA">
      <w:pPr>
        <w:pStyle w:val="SubBab3"/>
        <w:ind w:left="567" w:hanging="567"/>
      </w:pPr>
      <w:bookmarkStart w:id="51" w:name="_Toc143345299"/>
      <w:r>
        <w:t>Tampilan Website</w:t>
      </w:r>
      <w:bookmarkEnd w:id="51"/>
    </w:p>
    <w:p w14:paraId="5F0BB297" w14:textId="65427A83" w:rsidR="001B4CEB" w:rsidRDefault="006A0606" w:rsidP="006A0606">
      <w:pPr>
        <w:ind w:firstLine="567"/>
      </w:pPr>
      <w:r>
        <w:t>Sistem keamanan kunci pintu gedung ini juga memerlukan sebuah website yang digunakan untuk melakukan pengaturan pada sistem tersebut. Dengan menggunakan website maka proses pengaturan menjadi lebih fleksibel, proses pengaturan yang dilakukan meliputi pengelolaan pintu, pengguna, akses, penjadwalan dan riwayat aktifitas. Website tersebut hanya disa diakses oleh pengelola gedung sebagai operator yang menjadi penanggung jawab terhadap sistem keamanan yang dijalankan.</w:t>
      </w:r>
    </w:p>
    <w:p w14:paraId="233FE50A" w14:textId="4A966B88" w:rsidR="006A0606" w:rsidRDefault="00455748" w:rsidP="00455748">
      <w:pPr>
        <w:jc w:val="center"/>
      </w:pPr>
      <w:r>
        <w:rPr>
          <w:noProof/>
        </w:rPr>
        <w:drawing>
          <wp:inline distT="0" distB="0" distL="0" distR="0" wp14:anchorId="07A82603" wp14:editId="60C57A44">
            <wp:extent cx="3787474" cy="400847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ite.png"/>
                    <pic:cNvPicPr/>
                  </pic:nvPicPr>
                  <pic:blipFill>
                    <a:blip r:embed="rId22">
                      <a:extLst>
                        <a:ext uri="{28A0092B-C50C-407E-A947-70E740481C1C}">
                          <a14:useLocalDpi xmlns:a14="http://schemas.microsoft.com/office/drawing/2010/main" val="0"/>
                        </a:ext>
                      </a:extLst>
                    </a:blip>
                    <a:stretch>
                      <a:fillRect/>
                    </a:stretch>
                  </pic:blipFill>
                  <pic:spPr>
                    <a:xfrm>
                      <a:off x="0" y="0"/>
                      <a:ext cx="3797956" cy="4019568"/>
                    </a:xfrm>
                    <a:prstGeom prst="rect">
                      <a:avLst/>
                    </a:prstGeom>
                  </pic:spPr>
                </pic:pic>
              </a:graphicData>
            </a:graphic>
          </wp:inline>
        </w:drawing>
      </w:r>
    </w:p>
    <w:p w14:paraId="12F06CCE" w14:textId="41660D12" w:rsidR="00455748" w:rsidRDefault="00455748" w:rsidP="00455748">
      <w:pPr>
        <w:pStyle w:val="Caption"/>
        <w:jc w:val="center"/>
        <w:rPr>
          <w:b w:val="0"/>
        </w:rPr>
      </w:pPr>
      <w:bookmarkStart w:id="52" w:name="_Ref143329056"/>
      <w:r>
        <w:t>Gambar 3.</w:t>
      </w:r>
      <w:r w:rsidR="00E91956">
        <w:fldChar w:fldCharType="begin"/>
      </w:r>
      <w:r w:rsidR="00E91956">
        <w:instrText xml:space="preserve"> SEQ Gambar_3. \* ARABIC </w:instrText>
      </w:r>
      <w:r w:rsidR="00E91956">
        <w:fldChar w:fldCharType="separate"/>
      </w:r>
      <w:r w:rsidR="00210809">
        <w:rPr>
          <w:noProof/>
        </w:rPr>
        <w:t>12</w:t>
      </w:r>
      <w:r w:rsidR="00E91956">
        <w:rPr>
          <w:noProof/>
        </w:rPr>
        <w:fldChar w:fldCharType="end"/>
      </w:r>
      <w:bookmarkEnd w:id="52"/>
      <w:r>
        <w:t xml:space="preserve"> </w:t>
      </w:r>
      <w:r w:rsidRPr="00455748">
        <w:rPr>
          <w:b w:val="0"/>
        </w:rPr>
        <w:t>Struktur Website</w:t>
      </w:r>
    </w:p>
    <w:p w14:paraId="5E5D1DFF" w14:textId="77777777" w:rsidR="00F81810" w:rsidRDefault="00F81810" w:rsidP="00F81810">
      <w:pPr>
        <w:rPr>
          <w:lang w:eastAsia="id-ID"/>
        </w:rPr>
      </w:pPr>
    </w:p>
    <w:p w14:paraId="4B7FB696" w14:textId="745AB9D6" w:rsidR="00466FF1" w:rsidRDefault="00F81810" w:rsidP="008A51B7">
      <w:pPr>
        <w:ind w:firstLine="567"/>
        <w:rPr>
          <w:lang w:eastAsia="id-ID"/>
        </w:rPr>
      </w:pPr>
      <w:r>
        <w:rPr>
          <w:lang w:eastAsia="id-ID"/>
        </w:rPr>
        <w:t xml:space="preserve">Pada </w:t>
      </w:r>
      <w:r>
        <w:rPr>
          <w:lang w:eastAsia="id-ID"/>
        </w:rPr>
        <w:fldChar w:fldCharType="begin"/>
      </w:r>
      <w:r>
        <w:rPr>
          <w:lang w:eastAsia="id-ID"/>
        </w:rPr>
        <w:instrText xml:space="preserve"> REF _Ref143329056 \h </w:instrText>
      </w:r>
      <w:r>
        <w:rPr>
          <w:lang w:eastAsia="id-ID"/>
        </w:rPr>
      </w:r>
      <w:r>
        <w:rPr>
          <w:lang w:eastAsia="id-ID"/>
        </w:rPr>
        <w:fldChar w:fldCharType="separate"/>
      </w:r>
      <w:r>
        <w:t>Gambar 3.</w:t>
      </w:r>
      <w:r>
        <w:rPr>
          <w:noProof/>
        </w:rPr>
        <w:t>12</w:t>
      </w:r>
      <w:r>
        <w:rPr>
          <w:lang w:eastAsia="id-ID"/>
        </w:rPr>
        <w:fldChar w:fldCharType="end"/>
      </w:r>
      <w:r>
        <w:rPr>
          <w:lang w:eastAsia="id-ID"/>
        </w:rPr>
        <w:t xml:space="preserve"> memperlihatkan struktur dari website yang akan dikembangkan, sama seperti pada backend API website dikembangkan dengan menggunakan kerangka kerja Laravel dengan memanfaatkan modul-modul yang telah disediakan seperti koneksi database, autentikasi dan broadcasting. </w:t>
      </w:r>
      <w:r w:rsidR="00466FF1">
        <w:rPr>
          <w:lang w:eastAsia="id-ID"/>
        </w:rPr>
        <w:t xml:space="preserve">Seperti pada apliksi mobile, website memiliki beberapa layar yang digunakan oleh operator untuk mengatur sistem seperti menambahkan pintu baru, membuat jadwal, menambahkan akses, menambahkan </w:t>
      </w:r>
      <w:r w:rsidR="00466FF1">
        <w:rPr>
          <w:lang w:eastAsia="id-ID"/>
        </w:rPr>
        <w:lastRenderedPageBreak/>
        <w:t>pengguna dan lainn sebagainya. Penjelasan fungsi setiap layar pada website dapat dilihat pada x dibawah.</w:t>
      </w:r>
    </w:p>
    <w:p w14:paraId="243BBE22" w14:textId="77777777" w:rsidR="001D3107" w:rsidRDefault="001D3107" w:rsidP="008A51B7">
      <w:pPr>
        <w:ind w:firstLine="567"/>
        <w:rPr>
          <w:lang w:eastAsia="id-ID"/>
        </w:rPr>
      </w:pPr>
    </w:p>
    <w:p w14:paraId="22F9E875" w14:textId="31551557" w:rsidR="001D3107" w:rsidRDefault="00EE6654" w:rsidP="00EE6654">
      <w:pPr>
        <w:pStyle w:val="Caption"/>
      </w:pPr>
      <w:r>
        <w:t>Tabel 3.</w:t>
      </w:r>
      <w:r w:rsidR="00E91956">
        <w:fldChar w:fldCharType="begin"/>
      </w:r>
      <w:r w:rsidR="00E91956">
        <w:instrText xml:space="preserve"> SEQ Tabel_3. \* ARABIC </w:instrText>
      </w:r>
      <w:r w:rsidR="00E91956">
        <w:fldChar w:fldCharType="separate"/>
      </w:r>
      <w:r>
        <w:rPr>
          <w:noProof/>
        </w:rPr>
        <w:t>3</w:t>
      </w:r>
      <w:r w:rsidR="00E91956">
        <w:rPr>
          <w:noProof/>
        </w:rPr>
        <w:fldChar w:fldCharType="end"/>
      </w:r>
      <w:r>
        <w:t xml:space="preserve"> </w:t>
      </w:r>
      <w:r w:rsidRPr="00EE6654">
        <w:rPr>
          <w:b w:val="0"/>
        </w:rPr>
        <w:t>Pembagian Layar Website</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EE6654" w14:paraId="1B43C202" w14:textId="77777777" w:rsidTr="0047060A">
        <w:tc>
          <w:tcPr>
            <w:tcW w:w="1985" w:type="dxa"/>
            <w:tcBorders>
              <w:top w:val="single" w:sz="4" w:space="0" w:color="auto"/>
              <w:bottom w:val="single" w:sz="4" w:space="0" w:color="auto"/>
            </w:tcBorders>
          </w:tcPr>
          <w:p w14:paraId="6FD762AE" w14:textId="77777777" w:rsidR="00EE6654" w:rsidRPr="005076F6" w:rsidRDefault="00EE6654" w:rsidP="0047060A">
            <w:pPr>
              <w:spacing w:before="120"/>
              <w:rPr>
                <w:b/>
                <w:lang w:eastAsia="id-ID"/>
              </w:rPr>
            </w:pPr>
            <w:r w:rsidRPr="005076F6">
              <w:rPr>
                <w:b/>
                <w:lang w:eastAsia="id-ID"/>
              </w:rPr>
              <w:t>Nama</w:t>
            </w:r>
          </w:p>
        </w:tc>
        <w:tc>
          <w:tcPr>
            <w:tcW w:w="1843" w:type="dxa"/>
            <w:tcBorders>
              <w:top w:val="single" w:sz="4" w:space="0" w:color="auto"/>
              <w:bottom w:val="single" w:sz="4" w:space="0" w:color="auto"/>
            </w:tcBorders>
          </w:tcPr>
          <w:p w14:paraId="34F1B38F" w14:textId="77777777" w:rsidR="00EE6654" w:rsidRPr="005076F6" w:rsidRDefault="00EE6654" w:rsidP="0047060A">
            <w:pPr>
              <w:spacing w:before="120"/>
              <w:rPr>
                <w:b/>
                <w:lang w:eastAsia="id-ID"/>
              </w:rPr>
            </w:pPr>
            <w:r w:rsidRPr="005076F6">
              <w:rPr>
                <w:b/>
                <w:lang w:eastAsia="id-ID"/>
              </w:rPr>
              <w:t>Autentikasi</w:t>
            </w:r>
          </w:p>
        </w:tc>
        <w:tc>
          <w:tcPr>
            <w:tcW w:w="4819" w:type="dxa"/>
            <w:tcBorders>
              <w:top w:val="single" w:sz="4" w:space="0" w:color="auto"/>
              <w:bottom w:val="single" w:sz="4" w:space="0" w:color="auto"/>
            </w:tcBorders>
          </w:tcPr>
          <w:p w14:paraId="378242A7" w14:textId="77777777" w:rsidR="00EE6654" w:rsidRPr="005076F6" w:rsidRDefault="00EE6654" w:rsidP="0047060A">
            <w:pPr>
              <w:spacing w:before="120"/>
              <w:rPr>
                <w:b/>
                <w:lang w:eastAsia="id-ID"/>
              </w:rPr>
            </w:pPr>
            <w:r w:rsidRPr="005076F6">
              <w:rPr>
                <w:b/>
                <w:lang w:eastAsia="id-ID"/>
              </w:rPr>
              <w:t xml:space="preserve">Penjelasan </w:t>
            </w:r>
          </w:p>
        </w:tc>
      </w:tr>
      <w:tr w:rsidR="00EE6654" w14:paraId="7970E72A" w14:textId="77777777" w:rsidTr="0047060A">
        <w:tc>
          <w:tcPr>
            <w:tcW w:w="1985" w:type="dxa"/>
            <w:tcBorders>
              <w:top w:val="single" w:sz="4" w:space="0" w:color="auto"/>
            </w:tcBorders>
          </w:tcPr>
          <w:p w14:paraId="11768931" w14:textId="77777777" w:rsidR="00EE6654" w:rsidRDefault="00EE6654" w:rsidP="0047060A">
            <w:pPr>
              <w:spacing w:before="120"/>
              <w:rPr>
                <w:lang w:eastAsia="id-ID"/>
              </w:rPr>
            </w:pPr>
            <w:r>
              <w:rPr>
                <w:lang w:eastAsia="id-ID"/>
              </w:rPr>
              <w:t>Login</w:t>
            </w:r>
          </w:p>
        </w:tc>
        <w:tc>
          <w:tcPr>
            <w:tcW w:w="1843" w:type="dxa"/>
            <w:tcBorders>
              <w:top w:val="single" w:sz="4" w:space="0" w:color="auto"/>
            </w:tcBorders>
          </w:tcPr>
          <w:p w14:paraId="0B79D4B3" w14:textId="77777777" w:rsidR="00EE6654" w:rsidRDefault="00EE6654" w:rsidP="0047060A">
            <w:pPr>
              <w:spacing w:before="120"/>
              <w:rPr>
                <w:lang w:eastAsia="id-ID"/>
              </w:rPr>
            </w:pPr>
            <w:r>
              <w:rPr>
                <w:lang w:eastAsia="id-ID"/>
              </w:rPr>
              <w:t>-</w:t>
            </w:r>
          </w:p>
        </w:tc>
        <w:tc>
          <w:tcPr>
            <w:tcW w:w="4819" w:type="dxa"/>
            <w:tcBorders>
              <w:top w:val="single" w:sz="4" w:space="0" w:color="auto"/>
            </w:tcBorders>
          </w:tcPr>
          <w:p w14:paraId="5BE19DD5" w14:textId="77777777" w:rsidR="00EE6654" w:rsidRDefault="00EE6654" w:rsidP="0047060A">
            <w:pPr>
              <w:spacing w:before="120"/>
              <w:rPr>
                <w:lang w:eastAsia="id-ID"/>
              </w:rPr>
            </w:pPr>
            <w:r>
              <w:rPr>
                <w:lang w:eastAsia="id-ID"/>
              </w:rPr>
              <w:t>Halaman autentikasi untuk login pengguna dan operator. Proses login menggunakan alamat email dan password yang sudah terdaftar.</w:t>
            </w:r>
          </w:p>
        </w:tc>
      </w:tr>
      <w:tr w:rsidR="00EE6654" w14:paraId="58E6A20D" w14:textId="77777777" w:rsidTr="0047060A">
        <w:tc>
          <w:tcPr>
            <w:tcW w:w="1985" w:type="dxa"/>
          </w:tcPr>
          <w:p w14:paraId="7B6140F2" w14:textId="77777777" w:rsidR="00EE6654" w:rsidRDefault="00EE6654" w:rsidP="0047060A">
            <w:pPr>
              <w:spacing w:before="120"/>
              <w:rPr>
                <w:lang w:eastAsia="id-ID"/>
              </w:rPr>
            </w:pPr>
            <w:r>
              <w:rPr>
                <w:lang w:eastAsia="id-ID"/>
              </w:rPr>
              <w:t>Verifikasi OTP</w:t>
            </w:r>
          </w:p>
        </w:tc>
        <w:tc>
          <w:tcPr>
            <w:tcW w:w="1843" w:type="dxa"/>
          </w:tcPr>
          <w:p w14:paraId="5D058C82" w14:textId="77777777" w:rsidR="00EE6654" w:rsidRDefault="00EE6654" w:rsidP="0047060A">
            <w:pPr>
              <w:spacing w:before="120"/>
              <w:rPr>
                <w:lang w:eastAsia="id-ID"/>
              </w:rPr>
            </w:pPr>
            <w:r>
              <w:rPr>
                <w:lang w:eastAsia="id-ID"/>
              </w:rPr>
              <w:t>-</w:t>
            </w:r>
          </w:p>
        </w:tc>
        <w:tc>
          <w:tcPr>
            <w:tcW w:w="4819" w:type="dxa"/>
          </w:tcPr>
          <w:p w14:paraId="38EC3629" w14:textId="12243FBB" w:rsidR="00EE6654" w:rsidRDefault="00EE6654" w:rsidP="0047060A">
            <w:pPr>
              <w:spacing w:before="120"/>
              <w:rPr>
                <w:lang w:eastAsia="id-ID"/>
              </w:rPr>
            </w:pPr>
            <w:r>
              <w:rPr>
                <w:lang w:eastAsia="id-ID"/>
              </w:rPr>
              <w:t>Jika email belum terverifikasi maka akan diarahkan ke halaman verifikasi, verifikasi dengan menggunakan kode OTP yang dikirimkan ke email yang dimasukkan pada saat login.</w:t>
            </w:r>
          </w:p>
        </w:tc>
      </w:tr>
      <w:tr w:rsidR="00EE6654" w14:paraId="69C5A361" w14:textId="77777777" w:rsidTr="0047060A">
        <w:tc>
          <w:tcPr>
            <w:tcW w:w="1985" w:type="dxa"/>
          </w:tcPr>
          <w:p w14:paraId="22E3C0CA" w14:textId="77777777" w:rsidR="00EE6654" w:rsidRDefault="00EE6654" w:rsidP="0047060A">
            <w:pPr>
              <w:spacing w:before="120"/>
              <w:rPr>
                <w:lang w:eastAsia="id-ID"/>
              </w:rPr>
            </w:pPr>
            <w:r>
              <w:rPr>
                <w:lang w:eastAsia="id-ID"/>
              </w:rPr>
              <w:t>Lupa password</w:t>
            </w:r>
          </w:p>
        </w:tc>
        <w:tc>
          <w:tcPr>
            <w:tcW w:w="1843" w:type="dxa"/>
          </w:tcPr>
          <w:p w14:paraId="1667C6B9" w14:textId="77777777" w:rsidR="00EE6654" w:rsidRDefault="00EE6654" w:rsidP="0047060A">
            <w:pPr>
              <w:spacing w:before="120"/>
              <w:rPr>
                <w:lang w:eastAsia="id-ID"/>
              </w:rPr>
            </w:pPr>
            <w:r>
              <w:rPr>
                <w:lang w:eastAsia="id-ID"/>
              </w:rPr>
              <w:t xml:space="preserve">Login </w:t>
            </w:r>
          </w:p>
        </w:tc>
        <w:tc>
          <w:tcPr>
            <w:tcW w:w="4819" w:type="dxa"/>
          </w:tcPr>
          <w:p w14:paraId="263F69AC" w14:textId="77777777" w:rsidR="00EE6654" w:rsidRDefault="00EE6654" w:rsidP="0047060A">
            <w:pPr>
              <w:spacing w:before="120"/>
              <w:rPr>
                <w:lang w:eastAsia="id-ID"/>
              </w:rPr>
            </w:pPr>
            <w:r>
              <w:rPr>
                <w:lang w:eastAsia="id-ID"/>
              </w:rPr>
              <w:t>Pengguna aplikasi dapat memanfaatkan fitur ini jika pengguna kehiangan password dengan cara memasukkan alamat email yang sesuai untuk menerima petunjuka lebih lanjut.</w:t>
            </w:r>
          </w:p>
        </w:tc>
      </w:tr>
      <w:tr w:rsidR="00EE6654" w14:paraId="6E71B24D" w14:textId="77777777" w:rsidTr="0047060A">
        <w:tc>
          <w:tcPr>
            <w:tcW w:w="1985" w:type="dxa"/>
          </w:tcPr>
          <w:p w14:paraId="5E19AD68" w14:textId="2E8D2E94" w:rsidR="00EE6654" w:rsidRDefault="00DE31C7" w:rsidP="0047060A">
            <w:pPr>
              <w:spacing w:before="120"/>
              <w:rPr>
                <w:lang w:eastAsia="id-ID"/>
              </w:rPr>
            </w:pPr>
            <w:r>
              <w:rPr>
                <w:lang w:eastAsia="id-ID"/>
              </w:rPr>
              <w:t>Profil pengguna</w:t>
            </w:r>
          </w:p>
        </w:tc>
        <w:tc>
          <w:tcPr>
            <w:tcW w:w="1843" w:type="dxa"/>
          </w:tcPr>
          <w:p w14:paraId="1A1E6193" w14:textId="2D350624" w:rsidR="00EE6654" w:rsidRDefault="00DE31C7" w:rsidP="0047060A">
            <w:pPr>
              <w:spacing w:before="120"/>
              <w:rPr>
                <w:lang w:eastAsia="id-ID"/>
              </w:rPr>
            </w:pPr>
            <w:r>
              <w:rPr>
                <w:lang w:eastAsia="id-ID"/>
              </w:rPr>
              <w:t>Login, Operator</w:t>
            </w:r>
          </w:p>
        </w:tc>
        <w:tc>
          <w:tcPr>
            <w:tcW w:w="4819" w:type="dxa"/>
          </w:tcPr>
          <w:p w14:paraId="1A92025F" w14:textId="2214B842" w:rsidR="00EE6654" w:rsidRDefault="00DE31C7" w:rsidP="00DE31C7">
            <w:pPr>
              <w:spacing w:before="120"/>
              <w:rPr>
                <w:lang w:eastAsia="id-ID"/>
              </w:rPr>
            </w:pPr>
            <w:r>
              <w:rPr>
                <w:lang w:eastAsia="id-ID"/>
              </w:rPr>
              <w:t>Proses pengaturan pengguna dilakukan pada halaman profil pengguna, pengguna dapat menyesuaikan informasi diri seperti nama, nomor hp dan foto profil.</w:t>
            </w:r>
          </w:p>
        </w:tc>
      </w:tr>
      <w:tr w:rsidR="00DE31C7" w14:paraId="4AA8AD19" w14:textId="77777777" w:rsidTr="0047060A">
        <w:tc>
          <w:tcPr>
            <w:tcW w:w="1985" w:type="dxa"/>
          </w:tcPr>
          <w:p w14:paraId="1AD2323B" w14:textId="330C501E" w:rsidR="00DE31C7" w:rsidRDefault="00DE31C7" w:rsidP="0047060A">
            <w:pPr>
              <w:spacing w:before="120"/>
              <w:rPr>
                <w:lang w:eastAsia="id-ID"/>
              </w:rPr>
            </w:pPr>
            <w:r>
              <w:rPr>
                <w:lang w:eastAsia="id-ID"/>
              </w:rPr>
              <w:t xml:space="preserve">Pintu </w:t>
            </w:r>
          </w:p>
        </w:tc>
        <w:tc>
          <w:tcPr>
            <w:tcW w:w="1843" w:type="dxa"/>
          </w:tcPr>
          <w:p w14:paraId="0CDDB776" w14:textId="169D65FC" w:rsidR="00DE31C7" w:rsidRDefault="00DE31C7" w:rsidP="0047060A">
            <w:pPr>
              <w:spacing w:before="120"/>
              <w:rPr>
                <w:lang w:eastAsia="id-ID"/>
              </w:rPr>
            </w:pPr>
            <w:r>
              <w:rPr>
                <w:lang w:eastAsia="id-ID"/>
              </w:rPr>
              <w:t>Login, Operator</w:t>
            </w:r>
          </w:p>
        </w:tc>
        <w:tc>
          <w:tcPr>
            <w:tcW w:w="4819" w:type="dxa"/>
          </w:tcPr>
          <w:p w14:paraId="30D3DBEC" w14:textId="29B7256C" w:rsidR="00DE31C7" w:rsidRDefault="00DE31C7" w:rsidP="0047060A">
            <w:pPr>
              <w:spacing w:before="120"/>
              <w:rPr>
                <w:lang w:eastAsia="id-ID"/>
              </w:rPr>
            </w:pPr>
            <w:r>
              <w:rPr>
                <w:lang w:eastAsia="id-ID"/>
              </w:rPr>
              <w:t>Halaman pintu akan menampilkan daftar semua pintu yang ada disertai dengan kondisinya pada halaman ini juga tersedia tombol untuk membuka atau mengunci pintu. Pada halaman ini juga tesedia menu untuk menambahkan akses pengguna pada pintu tertentu.</w:t>
            </w:r>
          </w:p>
        </w:tc>
      </w:tr>
      <w:tr w:rsidR="00DE31C7" w14:paraId="12458841" w14:textId="77777777" w:rsidTr="0047060A">
        <w:tc>
          <w:tcPr>
            <w:tcW w:w="1985" w:type="dxa"/>
          </w:tcPr>
          <w:p w14:paraId="4405730C" w14:textId="6C9606BA" w:rsidR="00DE31C7" w:rsidRDefault="00DE31C7" w:rsidP="0047060A">
            <w:pPr>
              <w:spacing w:before="120"/>
              <w:rPr>
                <w:lang w:eastAsia="id-ID"/>
              </w:rPr>
            </w:pPr>
            <w:r>
              <w:rPr>
                <w:lang w:eastAsia="id-ID"/>
              </w:rPr>
              <w:t xml:space="preserve">Pengguna </w:t>
            </w:r>
          </w:p>
        </w:tc>
        <w:tc>
          <w:tcPr>
            <w:tcW w:w="1843" w:type="dxa"/>
          </w:tcPr>
          <w:p w14:paraId="201B5A78" w14:textId="0EC9D842" w:rsidR="00DE31C7" w:rsidRDefault="00DE31C7" w:rsidP="0047060A">
            <w:pPr>
              <w:spacing w:before="120"/>
              <w:rPr>
                <w:lang w:eastAsia="id-ID"/>
              </w:rPr>
            </w:pPr>
            <w:r>
              <w:rPr>
                <w:lang w:eastAsia="id-ID"/>
              </w:rPr>
              <w:t>Login, Operator</w:t>
            </w:r>
          </w:p>
        </w:tc>
        <w:tc>
          <w:tcPr>
            <w:tcW w:w="4819" w:type="dxa"/>
          </w:tcPr>
          <w:p w14:paraId="546A6F88" w14:textId="361C94C1" w:rsidR="00DE31C7" w:rsidRDefault="00DE31C7" w:rsidP="0047060A">
            <w:pPr>
              <w:spacing w:before="120"/>
              <w:rPr>
                <w:lang w:eastAsia="id-ID"/>
              </w:rPr>
            </w:pPr>
            <w:r>
              <w:rPr>
                <w:lang w:eastAsia="id-ID"/>
              </w:rPr>
              <w:t xml:space="preserve">Halama pengguna digunakan untuk menampilkan semua pengguna yang terdaftar disertai dengan akses ayng dimiliki, halaman </w:t>
            </w:r>
            <w:r>
              <w:rPr>
                <w:lang w:eastAsia="id-ID"/>
              </w:rPr>
              <w:lastRenderedPageBreak/>
              <w:t>ini juga menyediakan menu untuk menambah dan menghapus pengguna.</w:t>
            </w:r>
          </w:p>
        </w:tc>
      </w:tr>
      <w:tr w:rsidR="00DE31C7" w14:paraId="44757B9D" w14:textId="77777777" w:rsidTr="00DE31C7">
        <w:tc>
          <w:tcPr>
            <w:tcW w:w="1985" w:type="dxa"/>
          </w:tcPr>
          <w:p w14:paraId="1088E2E8" w14:textId="29993412" w:rsidR="00DE31C7" w:rsidRDefault="00DE31C7" w:rsidP="0047060A">
            <w:pPr>
              <w:spacing w:before="120"/>
              <w:rPr>
                <w:lang w:eastAsia="id-ID"/>
              </w:rPr>
            </w:pPr>
            <w:r>
              <w:rPr>
                <w:lang w:eastAsia="id-ID"/>
              </w:rPr>
              <w:lastRenderedPageBreak/>
              <w:t xml:space="preserve">Penjadwalan </w:t>
            </w:r>
          </w:p>
        </w:tc>
        <w:tc>
          <w:tcPr>
            <w:tcW w:w="1843" w:type="dxa"/>
          </w:tcPr>
          <w:p w14:paraId="6E75A815" w14:textId="1CD2A062" w:rsidR="00DE31C7" w:rsidRDefault="00DE31C7" w:rsidP="0047060A">
            <w:pPr>
              <w:spacing w:before="120"/>
              <w:rPr>
                <w:lang w:eastAsia="id-ID"/>
              </w:rPr>
            </w:pPr>
            <w:r>
              <w:rPr>
                <w:lang w:eastAsia="id-ID"/>
              </w:rPr>
              <w:t>Login, Operator</w:t>
            </w:r>
          </w:p>
        </w:tc>
        <w:tc>
          <w:tcPr>
            <w:tcW w:w="4819" w:type="dxa"/>
          </w:tcPr>
          <w:p w14:paraId="32BE2A9C" w14:textId="3A18085D" w:rsidR="00DE31C7" w:rsidRDefault="00DE31C7" w:rsidP="0047060A">
            <w:pPr>
              <w:spacing w:before="120"/>
              <w:rPr>
                <w:lang w:eastAsia="id-ID"/>
              </w:rPr>
            </w:pPr>
            <w:r>
              <w:rPr>
                <w:lang w:eastAsia="id-ID"/>
              </w:rPr>
              <w:t>Halaman penjadwalan digunakan untuk mengatur jadwal seperti menambahkan, memperbarui dan menghapus jadwal.</w:t>
            </w:r>
          </w:p>
        </w:tc>
      </w:tr>
      <w:tr w:rsidR="00DE31C7" w14:paraId="3EB6A678" w14:textId="77777777" w:rsidTr="00DE31C7">
        <w:tc>
          <w:tcPr>
            <w:tcW w:w="1985" w:type="dxa"/>
            <w:tcBorders>
              <w:bottom w:val="single" w:sz="4" w:space="0" w:color="auto"/>
            </w:tcBorders>
          </w:tcPr>
          <w:p w14:paraId="41A17CB8" w14:textId="351B8C9C" w:rsidR="00DE31C7" w:rsidRDefault="00DE31C7" w:rsidP="0047060A">
            <w:pPr>
              <w:spacing w:before="120"/>
              <w:rPr>
                <w:lang w:eastAsia="id-ID"/>
              </w:rPr>
            </w:pPr>
            <w:r>
              <w:rPr>
                <w:lang w:eastAsia="id-ID"/>
              </w:rPr>
              <w:t xml:space="preserve">Riwayat akses </w:t>
            </w:r>
          </w:p>
        </w:tc>
        <w:tc>
          <w:tcPr>
            <w:tcW w:w="1843" w:type="dxa"/>
            <w:tcBorders>
              <w:bottom w:val="single" w:sz="4" w:space="0" w:color="auto"/>
            </w:tcBorders>
          </w:tcPr>
          <w:p w14:paraId="6B3A8591" w14:textId="55406640" w:rsidR="00DE31C7" w:rsidRDefault="00DE31C7" w:rsidP="0047060A">
            <w:pPr>
              <w:spacing w:before="120"/>
              <w:rPr>
                <w:lang w:eastAsia="id-ID"/>
              </w:rPr>
            </w:pPr>
            <w:r>
              <w:rPr>
                <w:lang w:eastAsia="id-ID"/>
              </w:rPr>
              <w:t>Login, Operator</w:t>
            </w:r>
          </w:p>
        </w:tc>
        <w:tc>
          <w:tcPr>
            <w:tcW w:w="4819" w:type="dxa"/>
            <w:tcBorders>
              <w:bottom w:val="single" w:sz="4" w:space="0" w:color="auto"/>
            </w:tcBorders>
          </w:tcPr>
          <w:p w14:paraId="3F230D01" w14:textId="040803DC" w:rsidR="00DE31C7" w:rsidRDefault="00DE31C7" w:rsidP="0047060A">
            <w:pPr>
              <w:spacing w:before="120"/>
              <w:rPr>
                <w:lang w:eastAsia="id-ID"/>
              </w:rPr>
            </w:pPr>
            <w:r>
              <w:rPr>
                <w:lang w:eastAsia="id-ID"/>
              </w:rPr>
              <w:t>Halaman ini digunakan untuk menampilkan semua aktifitas pengguna pada sistem keamanan kunci pintu gedung ini.</w:t>
            </w:r>
          </w:p>
        </w:tc>
      </w:tr>
    </w:tbl>
    <w:p w14:paraId="5378CC3F" w14:textId="77777777" w:rsidR="00EE6654" w:rsidRPr="00EE6654" w:rsidRDefault="00EE6654" w:rsidP="00EE6654">
      <w:pPr>
        <w:rPr>
          <w:lang w:eastAsia="id-ID"/>
        </w:rPr>
      </w:pPr>
    </w:p>
    <w:p w14:paraId="3554BB0B" w14:textId="21E74C51" w:rsidR="00F81810" w:rsidRDefault="00F81810" w:rsidP="008A51B7">
      <w:pPr>
        <w:ind w:firstLine="567"/>
        <w:rPr>
          <w:lang w:eastAsia="id-ID"/>
        </w:rPr>
      </w:pPr>
      <w:r>
        <w:rPr>
          <w:lang w:eastAsia="id-ID"/>
        </w:rPr>
        <w:t xml:space="preserve">Untuk meningkatkan kenyamanan dan performa dari website maka pembuatan setiap tampilan akan menggunakan livewire. Livewire merupakan sebuah library pada laravel yang digunakan untuk </w:t>
      </w:r>
      <w:r w:rsidR="00843E12">
        <w:rPr>
          <w:lang w:eastAsia="id-ID"/>
        </w:rPr>
        <w:t>menerapkan</w:t>
      </w:r>
      <w:r>
        <w:rPr>
          <w:lang w:eastAsia="id-ID"/>
        </w:rPr>
        <w:t xml:space="preserve"> konsep Single Page Application (SPA) pada laravel, laravel sendiri merupakan kerangka kerja yang bersifat server-side yaitu semua pengolahan data akan dilakukan didalam server dan kemudian hasilnya akan dikirimkan kembali ke client berupa ta</w:t>
      </w:r>
      <w:r w:rsidR="00BE7106">
        <w:rPr>
          <w:lang w:eastAsia="id-ID"/>
        </w:rPr>
        <w:t>mpilan dalam format http, hal ini menyebabkan setiap ada interaksi pengguna maka seluruh halaman akan di</w:t>
      </w:r>
      <w:r w:rsidR="00D92B9B">
        <w:rPr>
          <w:lang w:eastAsia="id-ID"/>
        </w:rPr>
        <w:t xml:space="preserve">perbarui </w:t>
      </w:r>
      <w:r w:rsidR="00BE7106">
        <w:rPr>
          <w:lang w:eastAsia="id-ID"/>
        </w:rPr>
        <w:t>sehingga menjadikan tampilan kurang nyaman dan dapat menurunkan performa website karena harus memuat seluruh halaman dari awal.</w:t>
      </w:r>
      <w:r w:rsidR="00843E12">
        <w:rPr>
          <w:lang w:eastAsia="id-ID"/>
        </w:rPr>
        <w:t xml:space="preserve"> </w:t>
      </w:r>
    </w:p>
    <w:p w14:paraId="5FCC192A" w14:textId="56799445" w:rsidR="00AD50D9" w:rsidRDefault="00AD50D9" w:rsidP="00AD50D9">
      <w:pPr>
        <w:jc w:val="center"/>
        <w:rPr>
          <w:lang w:eastAsia="id-ID"/>
        </w:rPr>
      </w:pPr>
      <w:r>
        <w:rPr>
          <w:noProof/>
        </w:rPr>
        <w:drawing>
          <wp:inline distT="0" distB="0" distL="0" distR="0" wp14:anchorId="1139F343" wp14:editId="7ABD3C93">
            <wp:extent cx="3955312" cy="2453200"/>
            <wp:effectExtent l="0" t="0" r="762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ewire.png"/>
                    <pic:cNvPicPr/>
                  </pic:nvPicPr>
                  <pic:blipFill>
                    <a:blip r:embed="rId23">
                      <a:extLst>
                        <a:ext uri="{28A0092B-C50C-407E-A947-70E740481C1C}">
                          <a14:useLocalDpi xmlns:a14="http://schemas.microsoft.com/office/drawing/2010/main" val="0"/>
                        </a:ext>
                      </a:extLst>
                    </a:blip>
                    <a:stretch>
                      <a:fillRect/>
                    </a:stretch>
                  </pic:blipFill>
                  <pic:spPr>
                    <a:xfrm>
                      <a:off x="0" y="0"/>
                      <a:ext cx="3958979" cy="2455475"/>
                    </a:xfrm>
                    <a:prstGeom prst="rect">
                      <a:avLst/>
                    </a:prstGeom>
                  </pic:spPr>
                </pic:pic>
              </a:graphicData>
            </a:graphic>
          </wp:inline>
        </w:drawing>
      </w:r>
    </w:p>
    <w:p w14:paraId="5F75298E" w14:textId="78A97B5E" w:rsidR="00210809" w:rsidRDefault="00210809" w:rsidP="00210809">
      <w:pPr>
        <w:pStyle w:val="Caption"/>
        <w:jc w:val="center"/>
        <w:rPr>
          <w:b w:val="0"/>
        </w:rPr>
      </w:pPr>
      <w:bookmarkStart w:id="53" w:name="_Ref143331000"/>
      <w:r>
        <w:t>Gambar 3.</w:t>
      </w:r>
      <w:r w:rsidR="00E91956">
        <w:fldChar w:fldCharType="begin"/>
      </w:r>
      <w:r w:rsidR="00E91956">
        <w:instrText xml:space="preserve"> SEQ </w:instrText>
      </w:r>
      <w:r w:rsidR="00E91956">
        <w:instrText xml:space="preserve">Gambar_3. \* ARABIC </w:instrText>
      </w:r>
      <w:r w:rsidR="00E91956">
        <w:fldChar w:fldCharType="separate"/>
      </w:r>
      <w:r>
        <w:rPr>
          <w:noProof/>
        </w:rPr>
        <w:t>13</w:t>
      </w:r>
      <w:r w:rsidR="00E91956">
        <w:rPr>
          <w:noProof/>
        </w:rPr>
        <w:fldChar w:fldCharType="end"/>
      </w:r>
      <w:bookmarkEnd w:id="53"/>
      <w:r>
        <w:t xml:space="preserve"> </w:t>
      </w:r>
      <w:r w:rsidRPr="00210809">
        <w:rPr>
          <w:b w:val="0"/>
        </w:rPr>
        <w:t>Cara Kerja Livewire</w:t>
      </w:r>
    </w:p>
    <w:p w14:paraId="3C288CD8" w14:textId="77777777" w:rsidR="00D362FC" w:rsidRPr="00D362FC" w:rsidRDefault="00D362FC" w:rsidP="00D362FC">
      <w:pPr>
        <w:rPr>
          <w:lang w:eastAsia="id-ID"/>
        </w:rPr>
      </w:pPr>
    </w:p>
    <w:p w14:paraId="37334893" w14:textId="51E9B69D" w:rsidR="00D362FC" w:rsidRDefault="00D362FC" w:rsidP="00D362FC">
      <w:pPr>
        <w:ind w:firstLine="567"/>
        <w:rPr>
          <w:lang w:eastAsia="id-ID"/>
        </w:rPr>
      </w:pPr>
      <w:r>
        <w:rPr>
          <w:lang w:eastAsia="id-ID"/>
        </w:rPr>
        <w:t xml:space="preserve">Pada </w:t>
      </w:r>
      <w:r>
        <w:rPr>
          <w:lang w:eastAsia="id-ID"/>
        </w:rPr>
        <w:fldChar w:fldCharType="begin"/>
      </w:r>
      <w:r>
        <w:rPr>
          <w:lang w:eastAsia="id-ID"/>
        </w:rPr>
        <w:instrText xml:space="preserve"> REF _Ref143331000 \h </w:instrText>
      </w:r>
      <w:r>
        <w:rPr>
          <w:lang w:eastAsia="id-ID"/>
        </w:rPr>
      </w:r>
      <w:r>
        <w:rPr>
          <w:lang w:eastAsia="id-ID"/>
        </w:rPr>
        <w:fldChar w:fldCharType="separate"/>
      </w:r>
      <w:r>
        <w:t>Gambar 3.</w:t>
      </w:r>
      <w:r>
        <w:rPr>
          <w:noProof/>
        </w:rPr>
        <w:t>13</w:t>
      </w:r>
      <w:r>
        <w:rPr>
          <w:lang w:eastAsia="id-ID"/>
        </w:rPr>
        <w:fldChar w:fldCharType="end"/>
      </w:r>
      <w:r>
        <w:rPr>
          <w:lang w:eastAsia="id-ID"/>
        </w:rPr>
        <w:t xml:space="preserve"> terlihat cara kerja dari library livewire. Livewire bekerja dengan menggunakan sebuah request AJAX untuk memanggil sebuah metode pada kontroler. </w:t>
      </w:r>
      <w:r>
        <w:rPr>
          <w:lang w:eastAsia="id-ID"/>
        </w:rPr>
        <w:lastRenderedPageBreak/>
        <w:t xml:space="preserve">Jika pada tampilan pengguna melakukan sebuah aksi seperti menekan tombol maka livewire akan mengirimkan sebuah perintaan ke server dengan menggunakan AJAX, permintaan dikirimkan ke sebuah endpoint API yang dibuat secara otomatis oleh livewire untuk menjalankan method-method yang ada pada kontroler. Kontroler akan mengirimkan respon berupa DOM hasil dari perubahan yang dilakukan, setelah diterima oleh client maka DOM tersebut akan dibantingkan dan digadungkan dengan DOM yang sedang tampil </w:t>
      </w:r>
      <w:r w:rsidR="00AE0DEC">
        <w:rPr>
          <w:lang w:eastAsia="id-ID"/>
        </w:rPr>
        <w:t>dan kemudian dirender. Dengan menggunakan metode ini maka proses pembaharuan tampilan hanya dilakukan pada bagian yang berubah dengan menggunakan manipulasi DOM tanpa memuat seluruh tampilan dari awal.</w:t>
      </w:r>
    </w:p>
    <w:p w14:paraId="56F9388D" w14:textId="0B19AF60" w:rsidR="006A0606" w:rsidRPr="00712211" w:rsidRDefault="002575DE" w:rsidP="006A0606">
      <w:r>
        <w:rPr>
          <w:lang w:eastAsia="id-ID"/>
        </w:rPr>
        <w:t xml:space="preserve"> </w:t>
      </w:r>
    </w:p>
    <w:p w14:paraId="7C2CAB15" w14:textId="14929622" w:rsidR="00712211" w:rsidRPr="000D7A27" w:rsidRDefault="00712211" w:rsidP="003B634B">
      <w:pPr>
        <w:pStyle w:val="Bab"/>
        <w:ind w:left="567" w:hanging="567"/>
      </w:pPr>
      <w:bookmarkStart w:id="54" w:name="_Toc143345300"/>
      <w:r>
        <w:rPr>
          <w:lang w:val="en-US"/>
        </w:rPr>
        <w:t>VERIFIKASI</w:t>
      </w:r>
      <w:bookmarkEnd w:id="54"/>
    </w:p>
    <w:p w14:paraId="6B174BA0" w14:textId="30BBC601" w:rsidR="000D7A27" w:rsidRDefault="0026394F" w:rsidP="006E43CA">
      <w:pPr>
        <w:pStyle w:val="SubBab4"/>
        <w:ind w:left="567" w:hanging="567"/>
      </w:pPr>
      <w:bookmarkStart w:id="55" w:name="_Toc143345301"/>
      <w:r>
        <w:t>Komunikasi WiFi dan Bluetooth</w:t>
      </w:r>
      <w:bookmarkEnd w:id="55"/>
    </w:p>
    <w:p w14:paraId="4F46D415" w14:textId="79714ED2" w:rsidR="005D027D" w:rsidRDefault="00860CE4" w:rsidP="00860CE4">
      <w:r>
        <w:t>*butuh snapshoot tampilan serial monitor</w:t>
      </w:r>
      <w:r w:rsidR="00BC339E">
        <w:t xml:space="preserve"> arduino</w:t>
      </w:r>
    </w:p>
    <w:p w14:paraId="0D832A77" w14:textId="77777777" w:rsidR="00860CE4" w:rsidRDefault="00860CE4" w:rsidP="00860CE4"/>
    <w:p w14:paraId="3E7BDC35" w14:textId="7B0856F5" w:rsidR="0026394F" w:rsidRDefault="0026394F" w:rsidP="006E43CA">
      <w:pPr>
        <w:pStyle w:val="SubBab4"/>
        <w:ind w:left="567" w:hanging="567"/>
      </w:pPr>
      <w:bookmarkStart w:id="56" w:name="_Toc143345302"/>
      <w:r>
        <w:t>Backend API Laravel</w:t>
      </w:r>
      <w:bookmarkEnd w:id="56"/>
    </w:p>
    <w:p w14:paraId="6B430EB4" w14:textId="23B07623" w:rsidR="005D027D" w:rsidRDefault="005D027D" w:rsidP="005D027D">
      <w:pPr>
        <w:ind w:firstLine="567"/>
      </w:pPr>
      <w:r>
        <w:t xml:space="preserve">Proses pengembangan backend API dilakukan dengan menggunakan kerangka kerja Laravel, laravel menyediakan modul-modul yang dapat langsung digunakan untuk membuat sebuah API. </w:t>
      </w:r>
    </w:p>
    <w:p w14:paraId="04456E31" w14:textId="76A0FAC1" w:rsidR="005D027D" w:rsidRDefault="005D027D" w:rsidP="005D027D">
      <w:pPr>
        <w:jc w:val="center"/>
      </w:pPr>
      <w:r>
        <w:rPr>
          <w:noProof/>
        </w:rPr>
        <w:drawing>
          <wp:inline distT="0" distB="0" distL="0" distR="0" wp14:anchorId="18C0BDB8" wp14:editId="0BE47ED8">
            <wp:extent cx="4822843" cy="271130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836079" cy="2718744"/>
                    </a:xfrm>
                    <a:prstGeom prst="rect">
                      <a:avLst/>
                    </a:prstGeom>
                  </pic:spPr>
                </pic:pic>
              </a:graphicData>
            </a:graphic>
          </wp:inline>
        </w:drawing>
      </w:r>
    </w:p>
    <w:p w14:paraId="030C621D" w14:textId="2587A7F0" w:rsidR="005D027D" w:rsidRDefault="005D027D" w:rsidP="005D027D">
      <w:pPr>
        <w:pStyle w:val="Caption"/>
        <w:jc w:val="center"/>
        <w:rPr>
          <w:b w:val="0"/>
        </w:rPr>
      </w:pPr>
      <w:bookmarkStart w:id="57" w:name="_Ref143344755"/>
      <w:r>
        <w:t>Gambar 4.</w:t>
      </w:r>
      <w:fldSimple w:instr=" SEQ Gambar_4. \* ARABIC ">
        <w:r>
          <w:rPr>
            <w:noProof/>
          </w:rPr>
          <w:t>1</w:t>
        </w:r>
      </w:fldSimple>
      <w:bookmarkEnd w:id="57"/>
      <w:r>
        <w:t xml:space="preserve"> </w:t>
      </w:r>
      <w:r w:rsidRPr="005D027D">
        <w:rPr>
          <w:b w:val="0"/>
        </w:rPr>
        <w:t>API Laravel</w:t>
      </w:r>
    </w:p>
    <w:p w14:paraId="60425EA7" w14:textId="77777777" w:rsidR="005D027D" w:rsidRDefault="005D027D" w:rsidP="005D027D">
      <w:pPr>
        <w:rPr>
          <w:lang w:eastAsia="id-ID"/>
        </w:rPr>
      </w:pPr>
    </w:p>
    <w:p w14:paraId="6D361CE8" w14:textId="089EF877" w:rsidR="005D027D" w:rsidRPr="005D027D" w:rsidRDefault="005D027D" w:rsidP="005D027D">
      <w:pPr>
        <w:ind w:firstLine="567"/>
        <w:rPr>
          <w:lang w:eastAsia="id-ID"/>
        </w:rPr>
      </w:pPr>
      <w:r>
        <w:rPr>
          <w:lang w:eastAsia="id-ID"/>
        </w:rPr>
        <w:fldChar w:fldCharType="begin"/>
      </w:r>
      <w:r>
        <w:rPr>
          <w:lang w:eastAsia="id-ID"/>
        </w:rPr>
        <w:instrText xml:space="preserve"> REF _Ref143344755 \h </w:instrText>
      </w:r>
      <w:r>
        <w:rPr>
          <w:lang w:eastAsia="id-ID"/>
        </w:rPr>
      </w:r>
      <w:r>
        <w:rPr>
          <w:lang w:eastAsia="id-ID"/>
        </w:rPr>
        <w:fldChar w:fldCharType="separate"/>
      </w:r>
      <w:r>
        <w:t>Gambar 4.</w:t>
      </w:r>
      <w:r>
        <w:rPr>
          <w:noProof/>
        </w:rPr>
        <w:t>1</w:t>
      </w:r>
      <w:r>
        <w:rPr>
          <w:lang w:eastAsia="id-ID"/>
        </w:rPr>
        <w:fldChar w:fldCharType="end"/>
      </w:r>
      <w:r>
        <w:rPr>
          <w:lang w:eastAsia="id-ID"/>
        </w:rPr>
        <w:t xml:space="preserve"> memperlihatkan contoh hasil request API dengan menggunakan postman, request yang dikirimkan ke endpoint “/api/login” merupakan contoh proses </w:t>
      </w:r>
      <w:r>
        <w:rPr>
          <w:lang w:eastAsia="id-ID"/>
        </w:rPr>
        <w:lastRenderedPageBreak/>
        <w:t xml:space="preserve">login melalui API yang akan diimplementasikan pada aplikasi mobile. Dapat dilihat pada </w:t>
      </w:r>
      <w:r>
        <w:rPr>
          <w:lang w:eastAsia="id-ID"/>
        </w:rPr>
        <w:fldChar w:fldCharType="begin"/>
      </w:r>
      <w:r>
        <w:rPr>
          <w:lang w:eastAsia="id-ID"/>
        </w:rPr>
        <w:instrText xml:space="preserve"> REF _Ref143344755 \h </w:instrText>
      </w:r>
      <w:r>
        <w:rPr>
          <w:lang w:eastAsia="id-ID"/>
        </w:rPr>
      </w:r>
      <w:r>
        <w:rPr>
          <w:lang w:eastAsia="id-ID"/>
        </w:rPr>
        <w:fldChar w:fldCharType="separate"/>
      </w:r>
      <w:r>
        <w:t>Gambar 4.</w:t>
      </w:r>
      <w:r>
        <w:rPr>
          <w:noProof/>
        </w:rPr>
        <w:t>1</w:t>
      </w:r>
      <w:r>
        <w:rPr>
          <w:lang w:eastAsia="id-ID"/>
        </w:rPr>
        <w:fldChar w:fldCharType="end"/>
      </w:r>
      <w:r>
        <w:rPr>
          <w:lang w:eastAsia="id-ID"/>
        </w:rPr>
        <w:t xml:space="preserve"> postman berhasil melakukan login dengan mendapatkan respon dengan kode 200 dan status sukses sehingga penggunaan Laravel untuk membuat sebuah API dapat dilaksanakan pada proses selanjutnya.</w:t>
      </w:r>
    </w:p>
    <w:p w14:paraId="43B0D0B7" w14:textId="77777777" w:rsidR="005D027D" w:rsidRDefault="005D027D" w:rsidP="005D027D"/>
    <w:p w14:paraId="7D453ACC" w14:textId="6C5601DF" w:rsidR="00466286" w:rsidRDefault="00466286" w:rsidP="006E43CA">
      <w:pPr>
        <w:pStyle w:val="SubBab4"/>
        <w:ind w:left="567" w:hanging="567"/>
      </w:pPr>
      <w:bookmarkStart w:id="58" w:name="_Toc143345303"/>
      <w:r>
        <w:t>Kode QR</w:t>
      </w:r>
      <w:bookmarkEnd w:id="58"/>
    </w:p>
    <w:p w14:paraId="3209B7ED" w14:textId="36379606" w:rsidR="00860CE4" w:rsidRDefault="00860CE4" w:rsidP="00860CE4">
      <w:r>
        <w:t>*butuh snapshoot aplikasi mobile</w:t>
      </w:r>
    </w:p>
    <w:p w14:paraId="2EA7EBA8" w14:textId="77777777" w:rsidR="0026394F" w:rsidRPr="00712211" w:rsidRDefault="0026394F" w:rsidP="0026394F"/>
    <w:p w14:paraId="61444EDE" w14:textId="609504ED" w:rsidR="00712211" w:rsidRPr="00F27086" w:rsidRDefault="00712211" w:rsidP="003B634B">
      <w:pPr>
        <w:pStyle w:val="Bab"/>
        <w:ind w:left="567" w:hanging="567"/>
      </w:pPr>
      <w:bookmarkStart w:id="59" w:name="_Toc143345304"/>
      <w:r>
        <w:rPr>
          <w:lang w:val="en-US"/>
        </w:rPr>
        <w:t>PENUTUP</w:t>
      </w:r>
      <w:bookmarkEnd w:id="23"/>
      <w:bookmarkEnd w:id="24"/>
      <w:bookmarkEnd w:id="59"/>
    </w:p>
    <w:p w14:paraId="30F3684C" w14:textId="2F371644" w:rsidR="00F27086" w:rsidRPr="0004188E" w:rsidRDefault="00F27086" w:rsidP="00F27086">
      <w:pPr>
        <w:ind w:firstLine="567"/>
      </w:pPr>
      <w:r w:rsidRPr="007A352D">
        <w:t>Dokumen B300 men</w:t>
      </w:r>
      <w:r>
        <w:t xml:space="preserve">jelaskan desain perancangan sistem </w:t>
      </w:r>
      <w:r>
        <w:rPr>
          <w:iCs/>
        </w:rPr>
        <w:t xml:space="preserve">keamanan kunci pintu gedung berbasis </w:t>
      </w:r>
      <w:r>
        <w:rPr>
          <w:i/>
        </w:rPr>
        <w:t>internet of things</w:t>
      </w:r>
      <w:r>
        <w:t xml:space="preserve"> yang meliputi </w:t>
      </w:r>
      <w:bookmarkStart w:id="60" w:name="_Hlk127447878"/>
      <w:r>
        <w:t xml:space="preserve">perancangan </w:t>
      </w:r>
      <w:bookmarkStart w:id="61" w:name="_Hlk128040417"/>
      <w:r>
        <w:t xml:space="preserve">subsistem </w:t>
      </w:r>
      <w:bookmarkStart w:id="62" w:name="_Hlk121992284"/>
      <w:r w:rsidRPr="00151F5F">
        <w:t>komunikasi data dua arah</w:t>
      </w:r>
      <w:bookmarkEnd w:id="62"/>
      <w:r>
        <w:t>,</w:t>
      </w:r>
      <w:r w:rsidRPr="00151F5F">
        <w:t xml:space="preserve"> perangkat penguncian</w:t>
      </w:r>
      <w:bookmarkEnd w:id="61"/>
      <w:r>
        <w:t xml:space="preserve">, </w:t>
      </w:r>
      <w:bookmarkStart w:id="63" w:name="_Hlk128040548"/>
      <w:r>
        <w:rPr>
          <w:i/>
          <w:iCs/>
        </w:rPr>
        <w:t>database</w:t>
      </w:r>
      <w:r>
        <w:rPr>
          <w:iCs/>
        </w:rPr>
        <w:t>,</w:t>
      </w:r>
      <w:r w:rsidRPr="00151F5F">
        <w:rPr>
          <w:i/>
          <w:iCs/>
        </w:rPr>
        <w:t xml:space="preserve"> serve</w:t>
      </w:r>
      <w:r>
        <w:t>r, metode untuk melakukan verifikasi akses</w:t>
      </w:r>
      <w:r>
        <w:rPr>
          <w:i/>
          <w:iCs/>
        </w:rPr>
        <w:t>,</w:t>
      </w:r>
      <w:bookmarkEnd w:id="63"/>
      <w:r>
        <w:rPr>
          <w:i/>
          <w:iCs/>
        </w:rPr>
        <w:t xml:space="preserve"> </w:t>
      </w:r>
      <w:r>
        <w:t xml:space="preserve">dan </w:t>
      </w:r>
      <w:bookmarkStart w:id="64" w:name="_Hlk128040613"/>
      <w:r>
        <w:t>aplikasi</w:t>
      </w:r>
      <w:r w:rsidRPr="00002E09">
        <w:t xml:space="preserve"> </w:t>
      </w:r>
      <w:r w:rsidRPr="00002E09">
        <w:rPr>
          <w:i/>
          <w:iCs/>
        </w:rPr>
        <w:t>mobile</w:t>
      </w:r>
      <w:bookmarkEnd w:id="60"/>
      <w:bookmarkEnd w:id="64"/>
      <w:r>
        <w:t xml:space="preserve">. </w:t>
      </w:r>
      <w:r>
        <w:t xml:space="preserve">Hasil perancangan desain sistem </w:t>
      </w:r>
      <w:r>
        <w:rPr>
          <w:iCs/>
        </w:rPr>
        <w:t xml:space="preserve">keamanan kunci pintu gedung berbasis </w:t>
      </w:r>
      <w:r>
        <w:rPr>
          <w:i/>
        </w:rPr>
        <w:t>internet of things</w:t>
      </w:r>
      <w:r>
        <w:t xml:space="preserve"> akan menjadi acuan dalam</w:t>
      </w:r>
      <w:r>
        <w:t xml:space="preserve"> proses implementasi</w:t>
      </w:r>
      <w:r>
        <w:t>.</w:t>
      </w:r>
    </w:p>
    <w:p w14:paraId="1969A12C" w14:textId="77777777" w:rsidR="00F27086" w:rsidRPr="00712211" w:rsidRDefault="00F27086" w:rsidP="00F27086">
      <w:pPr>
        <w:pStyle w:val="Bab"/>
        <w:numPr>
          <w:ilvl w:val="0"/>
          <w:numId w:val="0"/>
        </w:numPr>
        <w:ind w:left="567"/>
      </w:pPr>
    </w:p>
    <w:sectPr w:rsidR="00F27086" w:rsidRPr="00712211"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1578EC" w14:textId="77777777" w:rsidR="00E91956" w:rsidRDefault="00E91956" w:rsidP="002102FE">
      <w:pPr>
        <w:spacing w:line="240" w:lineRule="auto"/>
      </w:pPr>
      <w:r>
        <w:separator/>
      </w:r>
    </w:p>
  </w:endnote>
  <w:endnote w:type="continuationSeparator" w:id="0">
    <w:p w14:paraId="54A7A27D" w14:textId="77777777" w:rsidR="00E91956" w:rsidRDefault="00E91956"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0D3592"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58864085" w:rsidR="000D3592" w:rsidRDefault="005507D2" w:rsidP="00F44CCF">
          <w:pPr>
            <w:rPr>
              <w:sz w:val="18"/>
              <w:szCs w:val="18"/>
            </w:rPr>
          </w:pPr>
          <w:r>
            <w:rPr>
              <w:sz w:val="18"/>
              <w:szCs w:val="18"/>
            </w:rPr>
            <w:t>No. Dokumen: B3</w:t>
          </w:r>
          <w:r w:rsidR="000D3592">
            <w:rPr>
              <w:sz w:val="18"/>
              <w:szCs w:val="18"/>
            </w:rPr>
            <w:t>00-01-TA2223.2</w:t>
          </w:r>
        </w:p>
      </w:tc>
      <w:tc>
        <w:tcPr>
          <w:tcW w:w="1350" w:type="dxa"/>
          <w:tcBorders>
            <w:top w:val="single" w:sz="6" w:space="0" w:color="000000"/>
            <w:bottom w:val="single" w:sz="6" w:space="0" w:color="000000"/>
          </w:tcBorders>
          <w:shd w:val="clear" w:color="auto" w:fill="F2F2F2"/>
        </w:tcPr>
        <w:p w14:paraId="5D47BFC2" w14:textId="77777777" w:rsidR="000D3592" w:rsidRPr="002A1ED2" w:rsidRDefault="000D3592"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177B7A9F" w:rsidR="000D3592" w:rsidRDefault="005507D2" w:rsidP="00091E02">
          <w:pPr>
            <w:rPr>
              <w:sz w:val="18"/>
              <w:szCs w:val="18"/>
            </w:rPr>
          </w:pPr>
          <w:r>
            <w:rPr>
              <w:sz w:val="18"/>
              <w:szCs w:val="18"/>
            </w:rPr>
            <w:t>Tanggal: 10</w:t>
          </w:r>
          <w:r w:rsidR="000D3592">
            <w:rPr>
              <w:sz w:val="18"/>
              <w:szCs w:val="18"/>
            </w:rPr>
            <w:t xml:space="preserve"> April 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0D3592" w:rsidRDefault="000D3592"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1A0ECE">
            <w:rPr>
              <w:noProof/>
              <w:sz w:val="18"/>
              <w:szCs w:val="18"/>
            </w:rPr>
            <w:t>23</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1A0ECE">
            <w:rPr>
              <w:noProof/>
              <w:sz w:val="18"/>
              <w:szCs w:val="18"/>
            </w:rPr>
            <w:t>24</w:t>
          </w:r>
          <w:r>
            <w:rPr>
              <w:sz w:val="18"/>
              <w:szCs w:val="18"/>
            </w:rPr>
            <w:fldChar w:fldCharType="end"/>
          </w:r>
        </w:p>
      </w:tc>
    </w:tr>
  </w:tbl>
  <w:p w14:paraId="55EC035A" w14:textId="0EF703E9" w:rsidR="000D3592" w:rsidRDefault="000D3592"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7E007A" w14:textId="77777777" w:rsidR="00E91956" w:rsidRDefault="00E91956" w:rsidP="002102FE">
      <w:pPr>
        <w:spacing w:line="240" w:lineRule="auto"/>
      </w:pPr>
      <w:r>
        <w:separator/>
      </w:r>
    </w:p>
  </w:footnote>
  <w:footnote w:type="continuationSeparator" w:id="0">
    <w:p w14:paraId="510EB40F" w14:textId="77777777" w:rsidR="00E91956" w:rsidRDefault="00E91956"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12FB8"/>
    <w:multiLevelType w:val="hybridMultilevel"/>
    <w:tmpl w:val="D56E99F2"/>
    <w:lvl w:ilvl="0" w:tplc="EFD2ECEC">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CF42F2"/>
    <w:multiLevelType w:val="hybridMultilevel"/>
    <w:tmpl w:val="508691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E256380"/>
    <w:multiLevelType w:val="hybridMultilevel"/>
    <w:tmpl w:val="CC161BA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1D83F32"/>
    <w:multiLevelType w:val="hybridMultilevel"/>
    <w:tmpl w:val="60A658A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
    <w:nsid w:val="1A961461"/>
    <w:multiLevelType w:val="hybridMultilevel"/>
    <w:tmpl w:val="CABC1304"/>
    <w:lvl w:ilvl="0" w:tplc="67047FA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1D575BB5"/>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081A87"/>
    <w:multiLevelType w:val="hybridMultilevel"/>
    <w:tmpl w:val="A5006E22"/>
    <w:lvl w:ilvl="0" w:tplc="94261ACE">
      <w:start w:val="1"/>
      <w:numFmt w:val="decimal"/>
      <w:lvlText w:val="2.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140555"/>
    <w:multiLevelType w:val="hybridMultilevel"/>
    <w:tmpl w:val="B91ABC4A"/>
    <w:lvl w:ilvl="0" w:tplc="3B34A934">
      <w:start w:val="1"/>
      <w:numFmt w:val="decimal"/>
      <w:lvlText w:val="2.1.%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38C60F6"/>
    <w:multiLevelType w:val="hybridMultilevel"/>
    <w:tmpl w:val="DA300DD8"/>
    <w:lvl w:ilvl="0" w:tplc="E6226CF2">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FA0BC9"/>
    <w:multiLevelType w:val="hybridMultilevel"/>
    <w:tmpl w:val="7110144E"/>
    <w:lvl w:ilvl="0" w:tplc="38090011">
      <w:start w:val="1"/>
      <w:numFmt w:val="decimal"/>
      <w:lvlText w:val="%1)"/>
      <w:lvlJc w:val="left"/>
      <w:pPr>
        <w:ind w:left="2149" w:hanging="360"/>
      </w:pPr>
      <w:rPr>
        <w:rFonts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2">
    <w:nsid w:val="27103F86"/>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B85491C"/>
    <w:multiLevelType w:val="hybridMultilevel"/>
    <w:tmpl w:val="532AE52C"/>
    <w:lvl w:ilvl="0" w:tplc="4692DA12">
      <w:start w:val="1"/>
      <w:numFmt w:val="decimal"/>
      <w:lvlText w:val="2.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FD41C5D"/>
    <w:multiLevelType w:val="hybridMultilevel"/>
    <w:tmpl w:val="8C5E9046"/>
    <w:lvl w:ilvl="0" w:tplc="2266F9D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3761356A"/>
    <w:multiLevelType w:val="hybridMultilevel"/>
    <w:tmpl w:val="C8FA979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6">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01048"/>
    <w:multiLevelType w:val="hybridMultilevel"/>
    <w:tmpl w:val="7A44F030"/>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8">
    <w:nsid w:val="3B80631A"/>
    <w:multiLevelType w:val="hybridMultilevel"/>
    <w:tmpl w:val="94AE7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0D7E2A"/>
    <w:multiLevelType w:val="hybridMultilevel"/>
    <w:tmpl w:val="CB3AEC2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nsid w:val="3CC92A85"/>
    <w:multiLevelType w:val="multilevel"/>
    <w:tmpl w:val="B77CC59E"/>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D7A3CFC"/>
    <w:multiLevelType w:val="hybridMultilevel"/>
    <w:tmpl w:val="AF920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B03F61"/>
    <w:multiLevelType w:val="hybridMultilevel"/>
    <w:tmpl w:val="7E02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D83733"/>
    <w:multiLevelType w:val="multilevel"/>
    <w:tmpl w:val="C6A2AC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2562BAA"/>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2E46551"/>
    <w:multiLevelType w:val="multilevel"/>
    <w:tmpl w:val="62B05CD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CC42DCC"/>
    <w:multiLevelType w:val="multilevel"/>
    <w:tmpl w:val="885A828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D5172F7"/>
    <w:multiLevelType w:val="hybridMultilevel"/>
    <w:tmpl w:val="A5E0194E"/>
    <w:lvl w:ilvl="0" w:tplc="63B2174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50383099"/>
    <w:multiLevelType w:val="multilevel"/>
    <w:tmpl w:val="42263C66"/>
    <w:lvl w:ilvl="0">
      <w:start w:val="1"/>
      <w:numFmt w:val="decimal"/>
      <w:lvlText w:val="%1."/>
      <w:lvlJc w:val="left"/>
      <w:pPr>
        <w:ind w:left="720" w:hanging="360"/>
      </w:pPr>
      <w:rPr>
        <w:rFonts w:hint="default"/>
        <w:i w:val="0"/>
        <w:i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56275785"/>
    <w:multiLevelType w:val="hybridMultilevel"/>
    <w:tmpl w:val="AE80D01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7D01F84"/>
    <w:multiLevelType w:val="hybridMultilevel"/>
    <w:tmpl w:val="88409266"/>
    <w:lvl w:ilvl="0" w:tplc="2934339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5B23065B"/>
    <w:multiLevelType w:val="hybridMultilevel"/>
    <w:tmpl w:val="A150EFE6"/>
    <w:lvl w:ilvl="0" w:tplc="EC2CE242">
      <w:start w:val="1"/>
      <w:numFmt w:val="decimal"/>
      <w:lvlText w:val="2.3.%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B522542"/>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671C7B72"/>
    <w:multiLevelType w:val="hybridMultilevel"/>
    <w:tmpl w:val="3C72351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nsid w:val="6EE87968"/>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3816427"/>
    <w:multiLevelType w:val="hybridMultilevel"/>
    <w:tmpl w:val="0A9AFAE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7">
    <w:nsid w:val="7AA4431F"/>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7D4B7643"/>
    <w:multiLevelType w:val="multilevel"/>
    <w:tmpl w:val="BFC2F6B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9"/>
  </w:num>
  <w:num w:numId="3">
    <w:abstractNumId w:val="34"/>
  </w:num>
  <w:num w:numId="4">
    <w:abstractNumId w:val="10"/>
  </w:num>
  <w:num w:numId="5">
    <w:abstractNumId w:val="8"/>
  </w:num>
  <w:num w:numId="6">
    <w:abstractNumId w:val="13"/>
  </w:num>
  <w:num w:numId="7">
    <w:abstractNumId w:val="31"/>
  </w:num>
  <w:num w:numId="8">
    <w:abstractNumId w:val="7"/>
  </w:num>
  <w:num w:numId="9">
    <w:abstractNumId w:val="38"/>
  </w:num>
  <w:num w:numId="10">
    <w:abstractNumId w:val="23"/>
  </w:num>
  <w:num w:numId="11">
    <w:abstractNumId w:val="32"/>
  </w:num>
  <w:num w:numId="12">
    <w:abstractNumId w:val="20"/>
  </w:num>
  <w:num w:numId="13">
    <w:abstractNumId w:val="24"/>
  </w:num>
  <w:num w:numId="14">
    <w:abstractNumId w:val="6"/>
  </w:num>
  <w:num w:numId="15">
    <w:abstractNumId w:val="36"/>
  </w:num>
  <w:num w:numId="16">
    <w:abstractNumId w:val="11"/>
  </w:num>
  <w:num w:numId="17">
    <w:abstractNumId w:val="26"/>
  </w:num>
  <w:num w:numId="18">
    <w:abstractNumId w:val="25"/>
  </w:num>
  <w:num w:numId="19">
    <w:abstractNumId w:val="2"/>
  </w:num>
  <w:num w:numId="20">
    <w:abstractNumId w:val="17"/>
  </w:num>
  <w:num w:numId="21">
    <w:abstractNumId w:val="15"/>
  </w:num>
  <w:num w:numId="22">
    <w:abstractNumId w:val="29"/>
  </w:num>
  <w:num w:numId="23">
    <w:abstractNumId w:val="4"/>
  </w:num>
  <w:num w:numId="24">
    <w:abstractNumId w:val="37"/>
  </w:num>
  <w:num w:numId="25">
    <w:abstractNumId w:val="19"/>
  </w:num>
  <w:num w:numId="26">
    <w:abstractNumId w:val="5"/>
  </w:num>
  <w:num w:numId="27">
    <w:abstractNumId w:val="1"/>
  </w:num>
  <w:num w:numId="28">
    <w:abstractNumId w:val="33"/>
  </w:num>
  <w:num w:numId="29">
    <w:abstractNumId w:val="28"/>
  </w:num>
  <w:num w:numId="30">
    <w:abstractNumId w:val="12"/>
  </w:num>
  <w:num w:numId="31">
    <w:abstractNumId w:val="0"/>
  </w:num>
  <w:num w:numId="32">
    <w:abstractNumId w:val="16"/>
  </w:num>
  <w:num w:numId="33">
    <w:abstractNumId w:val="35"/>
  </w:num>
  <w:num w:numId="34">
    <w:abstractNumId w:val="22"/>
  </w:num>
  <w:num w:numId="35">
    <w:abstractNumId w:val="27"/>
  </w:num>
  <w:num w:numId="36">
    <w:abstractNumId w:val="21"/>
  </w:num>
  <w:num w:numId="37">
    <w:abstractNumId w:val="18"/>
  </w:num>
  <w:num w:numId="38">
    <w:abstractNumId w:val="30"/>
  </w:num>
  <w:num w:numId="39">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00E27"/>
    <w:rsid w:val="00004C33"/>
    <w:rsid w:val="000136D9"/>
    <w:rsid w:val="00013978"/>
    <w:rsid w:val="0001402B"/>
    <w:rsid w:val="00022146"/>
    <w:rsid w:val="0003517D"/>
    <w:rsid w:val="00035DFB"/>
    <w:rsid w:val="00036169"/>
    <w:rsid w:val="0003763C"/>
    <w:rsid w:val="00043510"/>
    <w:rsid w:val="00043F5B"/>
    <w:rsid w:val="00047798"/>
    <w:rsid w:val="00051317"/>
    <w:rsid w:val="00055FCF"/>
    <w:rsid w:val="0005716B"/>
    <w:rsid w:val="0006047C"/>
    <w:rsid w:val="0006185F"/>
    <w:rsid w:val="00065ECE"/>
    <w:rsid w:val="00091514"/>
    <w:rsid w:val="00091E02"/>
    <w:rsid w:val="00092FFE"/>
    <w:rsid w:val="000948E0"/>
    <w:rsid w:val="000A0268"/>
    <w:rsid w:val="000A4E3D"/>
    <w:rsid w:val="000A55AB"/>
    <w:rsid w:val="000A64B0"/>
    <w:rsid w:val="000B10A5"/>
    <w:rsid w:val="000B1769"/>
    <w:rsid w:val="000B5131"/>
    <w:rsid w:val="000C055E"/>
    <w:rsid w:val="000C086E"/>
    <w:rsid w:val="000C4DF6"/>
    <w:rsid w:val="000D3592"/>
    <w:rsid w:val="000D5512"/>
    <w:rsid w:val="000D6969"/>
    <w:rsid w:val="000D7A27"/>
    <w:rsid w:val="000E1C5A"/>
    <w:rsid w:val="000E4759"/>
    <w:rsid w:val="000F7238"/>
    <w:rsid w:val="00106DAC"/>
    <w:rsid w:val="00114052"/>
    <w:rsid w:val="00117EBF"/>
    <w:rsid w:val="00126A3A"/>
    <w:rsid w:val="0013162D"/>
    <w:rsid w:val="001334EB"/>
    <w:rsid w:val="00133C00"/>
    <w:rsid w:val="00137DB0"/>
    <w:rsid w:val="00144074"/>
    <w:rsid w:val="00144F8F"/>
    <w:rsid w:val="00145F23"/>
    <w:rsid w:val="00151102"/>
    <w:rsid w:val="00152A7C"/>
    <w:rsid w:val="00155F78"/>
    <w:rsid w:val="0017286F"/>
    <w:rsid w:val="00187B8B"/>
    <w:rsid w:val="00193D57"/>
    <w:rsid w:val="00195F5C"/>
    <w:rsid w:val="00196EBB"/>
    <w:rsid w:val="001A0ECE"/>
    <w:rsid w:val="001A302C"/>
    <w:rsid w:val="001A36EF"/>
    <w:rsid w:val="001A3F73"/>
    <w:rsid w:val="001B04F7"/>
    <w:rsid w:val="001B138B"/>
    <w:rsid w:val="001B2880"/>
    <w:rsid w:val="001B3C51"/>
    <w:rsid w:val="001B4CEB"/>
    <w:rsid w:val="001B528A"/>
    <w:rsid w:val="001C113A"/>
    <w:rsid w:val="001C2545"/>
    <w:rsid w:val="001D05A8"/>
    <w:rsid w:val="001D3107"/>
    <w:rsid w:val="001D5D6D"/>
    <w:rsid w:val="001E4C09"/>
    <w:rsid w:val="001E524B"/>
    <w:rsid w:val="001F1280"/>
    <w:rsid w:val="002007A9"/>
    <w:rsid w:val="00200E19"/>
    <w:rsid w:val="002026BE"/>
    <w:rsid w:val="002027D7"/>
    <w:rsid w:val="002034CC"/>
    <w:rsid w:val="002102FE"/>
    <w:rsid w:val="00210556"/>
    <w:rsid w:val="00210809"/>
    <w:rsid w:val="00214A60"/>
    <w:rsid w:val="00217C37"/>
    <w:rsid w:val="00223467"/>
    <w:rsid w:val="002259DF"/>
    <w:rsid w:val="00225C67"/>
    <w:rsid w:val="002315AB"/>
    <w:rsid w:val="00231BAF"/>
    <w:rsid w:val="00232232"/>
    <w:rsid w:val="00232660"/>
    <w:rsid w:val="00232A7B"/>
    <w:rsid w:val="00241075"/>
    <w:rsid w:val="0024210D"/>
    <w:rsid w:val="0024250C"/>
    <w:rsid w:val="002437C4"/>
    <w:rsid w:val="0025586E"/>
    <w:rsid w:val="002558E7"/>
    <w:rsid w:val="002575DE"/>
    <w:rsid w:val="0026394F"/>
    <w:rsid w:val="002705A5"/>
    <w:rsid w:val="00273F24"/>
    <w:rsid w:val="00275B5D"/>
    <w:rsid w:val="0028398C"/>
    <w:rsid w:val="00287402"/>
    <w:rsid w:val="002944FF"/>
    <w:rsid w:val="0029605A"/>
    <w:rsid w:val="00296F7F"/>
    <w:rsid w:val="0029796A"/>
    <w:rsid w:val="002A10AA"/>
    <w:rsid w:val="002A1977"/>
    <w:rsid w:val="002A1ED2"/>
    <w:rsid w:val="002A2D7C"/>
    <w:rsid w:val="002A5EE8"/>
    <w:rsid w:val="002B3C4A"/>
    <w:rsid w:val="002B662B"/>
    <w:rsid w:val="002C0B06"/>
    <w:rsid w:val="002C3ECC"/>
    <w:rsid w:val="002C66DB"/>
    <w:rsid w:val="002C6EB9"/>
    <w:rsid w:val="002C7E0E"/>
    <w:rsid w:val="002D10F7"/>
    <w:rsid w:val="002D2559"/>
    <w:rsid w:val="002D3043"/>
    <w:rsid w:val="002E48F0"/>
    <w:rsid w:val="002E575F"/>
    <w:rsid w:val="002E7995"/>
    <w:rsid w:val="002F6C5B"/>
    <w:rsid w:val="0030410A"/>
    <w:rsid w:val="003079DE"/>
    <w:rsid w:val="003211F7"/>
    <w:rsid w:val="00322BD3"/>
    <w:rsid w:val="0032760F"/>
    <w:rsid w:val="0033360E"/>
    <w:rsid w:val="00335B38"/>
    <w:rsid w:val="00341942"/>
    <w:rsid w:val="00344CBA"/>
    <w:rsid w:val="00345209"/>
    <w:rsid w:val="00350346"/>
    <w:rsid w:val="00351289"/>
    <w:rsid w:val="00352CC5"/>
    <w:rsid w:val="003554BC"/>
    <w:rsid w:val="0035759A"/>
    <w:rsid w:val="00357A5F"/>
    <w:rsid w:val="003611DB"/>
    <w:rsid w:val="00364A0E"/>
    <w:rsid w:val="00365450"/>
    <w:rsid w:val="003665C4"/>
    <w:rsid w:val="00381EA0"/>
    <w:rsid w:val="003854A8"/>
    <w:rsid w:val="00393A53"/>
    <w:rsid w:val="00394DD5"/>
    <w:rsid w:val="003A43BF"/>
    <w:rsid w:val="003B0D7F"/>
    <w:rsid w:val="003B4F44"/>
    <w:rsid w:val="003B634B"/>
    <w:rsid w:val="003B6D38"/>
    <w:rsid w:val="003C06C7"/>
    <w:rsid w:val="003C1886"/>
    <w:rsid w:val="003C1C68"/>
    <w:rsid w:val="003C31AB"/>
    <w:rsid w:val="003C4771"/>
    <w:rsid w:val="003C6B5E"/>
    <w:rsid w:val="003C760D"/>
    <w:rsid w:val="003D2B2E"/>
    <w:rsid w:val="003D3F63"/>
    <w:rsid w:val="003E3A2E"/>
    <w:rsid w:val="003E6980"/>
    <w:rsid w:val="003F120F"/>
    <w:rsid w:val="00402228"/>
    <w:rsid w:val="00403CF9"/>
    <w:rsid w:val="00403F0B"/>
    <w:rsid w:val="0040437E"/>
    <w:rsid w:val="0040520D"/>
    <w:rsid w:val="0041030A"/>
    <w:rsid w:val="00411411"/>
    <w:rsid w:val="00416222"/>
    <w:rsid w:val="00416F61"/>
    <w:rsid w:val="00422761"/>
    <w:rsid w:val="004229C9"/>
    <w:rsid w:val="004313E9"/>
    <w:rsid w:val="00447F19"/>
    <w:rsid w:val="00450B82"/>
    <w:rsid w:val="00455748"/>
    <w:rsid w:val="0046367D"/>
    <w:rsid w:val="004639CA"/>
    <w:rsid w:val="00463ED1"/>
    <w:rsid w:val="00466286"/>
    <w:rsid w:val="00466FF1"/>
    <w:rsid w:val="00470ABF"/>
    <w:rsid w:val="00471AFC"/>
    <w:rsid w:val="004728AB"/>
    <w:rsid w:val="00473F6D"/>
    <w:rsid w:val="00474BE6"/>
    <w:rsid w:val="00477652"/>
    <w:rsid w:val="004821E5"/>
    <w:rsid w:val="00484A1F"/>
    <w:rsid w:val="004861E6"/>
    <w:rsid w:val="00487589"/>
    <w:rsid w:val="004921DF"/>
    <w:rsid w:val="00494B2A"/>
    <w:rsid w:val="00494CCE"/>
    <w:rsid w:val="00497BDA"/>
    <w:rsid w:val="004A4124"/>
    <w:rsid w:val="004A7CFD"/>
    <w:rsid w:val="004B068F"/>
    <w:rsid w:val="004B07BE"/>
    <w:rsid w:val="004B0F19"/>
    <w:rsid w:val="004C167B"/>
    <w:rsid w:val="004C187B"/>
    <w:rsid w:val="004C3502"/>
    <w:rsid w:val="004C3708"/>
    <w:rsid w:val="004C6B63"/>
    <w:rsid w:val="004C7114"/>
    <w:rsid w:val="004D0FFF"/>
    <w:rsid w:val="004D2214"/>
    <w:rsid w:val="004D3CD0"/>
    <w:rsid w:val="004E0AAA"/>
    <w:rsid w:val="004E3898"/>
    <w:rsid w:val="004E663E"/>
    <w:rsid w:val="004E7EEC"/>
    <w:rsid w:val="004F18A5"/>
    <w:rsid w:val="004F36AF"/>
    <w:rsid w:val="004F37BC"/>
    <w:rsid w:val="004F4BE5"/>
    <w:rsid w:val="004F5FFC"/>
    <w:rsid w:val="004F7E9F"/>
    <w:rsid w:val="00500861"/>
    <w:rsid w:val="00505CB5"/>
    <w:rsid w:val="005068AB"/>
    <w:rsid w:val="005076F6"/>
    <w:rsid w:val="00507EED"/>
    <w:rsid w:val="00510C2B"/>
    <w:rsid w:val="0051161B"/>
    <w:rsid w:val="005125E9"/>
    <w:rsid w:val="00513357"/>
    <w:rsid w:val="00514B2F"/>
    <w:rsid w:val="005167A5"/>
    <w:rsid w:val="00516F51"/>
    <w:rsid w:val="005177BB"/>
    <w:rsid w:val="005245D9"/>
    <w:rsid w:val="00527CA0"/>
    <w:rsid w:val="00542AD9"/>
    <w:rsid w:val="005507D2"/>
    <w:rsid w:val="005618B9"/>
    <w:rsid w:val="005715C5"/>
    <w:rsid w:val="005744C7"/>
    <w:rsid w:val="00576E53"/>
    <w:rsid w:val="005776B8"/>
    <w:rsid w:val="00583751"/>
    <w:rsid w:val="00587563"/>
    <w:rsid w:val="00593B6D"/>
    <w:rsid w:val="00594D6B"/>
    <w:rsid w:val="005956AF"/>
    <w:rsid w:val="00596164"/>
    <w:rsid w:val="005965E1"/>
    <w:rsid w:val="00596EC4"/>
    <w:rsid w:val="005A0251"/>
    <w:rsid w:val="005A522B"/>
    <w:rsid w:val="005B1549"/>
    <w:rsid w:val="005B1E72"/>
    <w:rsid w:val="005C01C7"/>
    <w:rsid w:val="005C10FA"/>
    <w:rsid w:val="005C17C8"/>
    <w:rsid w:val="005C1EB9"/>
    <w:rsid w:val="005C751B"/>
    <w:rsid w:val="005D027D"/>
    <w:rsid w:val="005D65EE"/>
    <w:rsid w:val="005E49C5"/>
    <w:rsid w:val="005F489D"/>
    <w:rsid w:val="00602186"/>
    <w:rsid w:val="006034DA"/>
    <w:rsid w:val="00606F4E"/>
    <w:rsid w:val="0061342C"/>
    <w:rsid w:val="006146E1"/>
    <w:rsid w:val="00624B18"/>
    <w:rsid w:val="006309E9"/>
    <w:rsid w:val="00631A96"/>
    <w:rsid w:val="0063254E"/>
    <w:rsid w:val="00637BD3"/>
    <w:rsid w:val="00637E12"/>
    <w:rsid w:val="00647D35"/>
    <w:rsid w:val="0065323B"/>
    <w:rsid w:val="006574BE"/>
    <w:rsid w:val="006603B0"/>
    <w:rsid w:val="00663ADB"/>
    <w:rsid w:val="00663BB8"/>
    <w:rsid w:val="00664163"/>
    <w:rsid w:val="00665C02"/>
    <w:rsid w:val="00667478"/>
    <w:rsid w:val="0067135E"/>
    <w:rsid w:val="00673C39"/>
    <w:rsid w:val="00677112"/>
    <w:rsid w:val="006955D2"/>
    <w:rsid w:val="006972AC"/>
    <w:rsid w:val="006978C0"/>
    <w:rsid w:val="006A0606"/>
    <w:rsid w:val="006B26CA"/>
    <w:rsid w:val="006B32AA"/>
    <w:rsid w:val="006B5C1F"/>
    <w:rsid w:val="006C1C84"/>
    <w:rsid w:val="006C2275"/>
    <w:rsid w:val="006C799E"/>
    <w:rsid w:val="006D101D"/>
    <w:rsid w:val="006D4E72"/>
    <w:rsid w:val="006D6CFF"/>
    <w:rsid w:val="006E43CA"/>
    <w:rsid w:val="006E4EEA"/>
    <w:rsid w:val="006E5BCC"/>
    <w:rsid w:val="006E78C2"/>
    <w:rsid w:val="006F1291"/>
    <w:rsid w:val="006F6149"/>
    <w:rsid w:val="0070750B"/>
    <w:rsid w:val="00710DC6"/>
    <w:rsid w:val="00712211"/>
    <w:rsid w:val="00714B63"/>
    <w:rsid w:val="00714F79"/>
    <w:rsid w:val="00716B46"/>
    <w:rsid w:val="00723969"/>
    <w:rsid w:val="00725B34"/>
    <w:rsid w:val="007260A4"/>
    <w:rsid w:val="00730BE9"/>
    <w:rsid w:val="0073531E"/>
    <w:rsid w:val="00742398"/>
    <w:rsid w:val="0074613D"/>
    <w:rsid w:val="0074716B"/>
    <w:rsid w:val="00750F19"/>
    <w:rsid w:val="00756F57"/>
    <w:rsid w:val="00757362"/>
    <w:rsid w:val="00760C1E"/>
    <w:rsid w:val="007612D4"/>
    <w:rsid w:val="007633E8"/>
    <w:rsid w:val="00767478"/>
    <w:rsid w:val="00770898"/>
    <w:rsid w:val="00770D8A"/>
    <w:rsid w:val="00772AB1"/>
    <w:rsid w:val="00773C08"/>
    <w:rsid w:val="00775A56"/>
    <w:rsid w:val="00776E4C"/>
    <w:rsid w:val="00781441"/>
    <w:rsid w:val="00781E6D"/>
    <w:rsid w:val="00783AA7"/>
    <w:rsid w:val="007A679B"/>
    <w:rsid w:val="007B2D00"/>
    <w:rsid w:val="007B5840"/>
    <w:rsid w:val="007B5AAA"/>
    <w:rsid w:val="007C1ED8"/>
    <w:rsid w:val="007C3042"/>
    <w:rsid w:val="007D4324"/>
    <w:rsid w:val="007D48E1"/>
    <w:rsid w:val="007D595E"/>
    <w:rsid w:val="007D5F62"/>
    <w:rsid w:val="007E07CC"/>
    <w:rsid w:val="007E0CC9"/>
    <w:rsid w:val="007E41B7"/>
    <w:rsid w:val="007E4A74"/>
    <w:rsid w:val="007E4E13"/>
    <w:rsid w:val="007E5CEA"/>
    <w:rsid w:val="007F159C"/>
    <w:rsid w:val="007F29FF"/>
    <w:rsid w:val="007F4B01"/>
    <w:rsid w:val="008005B4"/>
    <w:rsid w:val="00800A28"/>
    <w:rsid w:val="008053E7"/>
    <w:rsid w:val="008103B1"/>
    <w:rsid w:val="00810A0F"/>
    <w:rsid w:val="0081245F"/>
    <w:rsid w:val="00814B51"/>
    <w:rsid w:val="00815075"/>
    <w:rsid w:val="00817D73"/>
    <w:rsid w:val="008238B1"/>
    <w:rsid w:val="008330D5"/>
    <w:rsid w:val="00833B76"/>
    <w:rsid w:val="00843E12"/>
    <w:rsid w:val="0085053A"/>
    <w:rsid w:val="00850A06"/>
    <w:rsid w:val="0085159E"/>
    <w:rsid w:val="0085279E"/>
    <w:rsid w:val="00852A30"/>
    <w:rsid w:val="00854A65"/>
    <w:rsid w:val="00854EDC"/>
    <w:rsid w:val="00860CE4"/>
    <w:rsid w:val="0086150B"/>
    <w:rsid w:val="0086676F"/>
    <w:rsid w:val="0086740C"/>
    <w:rsid w:val="008714D7"/>
    <w:rsid w:val="008763A0"/>
    <w:rsid w:val="00876BA2"/>
    <w:rsid w:val="0088468F"/>
    <w:rsid w:val="008908F0"/>
    <w:rsid w:val="00892859"/>
    <w:rsid w:val="008A2AFB"/>
    <w:rsid w:val="008A421B"/>
    <w:rsid w:val="008A48F1"/>
    <w:rsid w:val="008A51B7"/>
    <w:rsid w:val="008B0344"/>
    <w:rsid w:val="008B1076"/>
    <w:rsid w:val="008C762E"/>
    <w:rsid w:val="008D023B"/>
    <w:rsid w:val="008D1A39"/>
    <w:rsid w:val="008D201F"/>
    <w:rsid w:val="008D203A"/>
    <w:rsid w:val="008D2E83"/>
    <w:rsid w:val="008D4C7A"/>
    <w:rsid w:val="008D5231"/>
    <w:rsid w:val="008D5270"/>
    <w:rsid w:val="008D7328"/>
    <w:rsid w:val="008E1F5F"/>
    <w:rsid w:val="008E21AB"/>
    <w:rsid w:val="008E503E"/>
    <w:rsid w:val="008E5876"/>
    <w:rsid w:val="008F01CF"/>
    <w:rsid w:val="008F0DE8"/>
    <w:rsid w:val="008F115D"/>
    <w:rsid w:val="008F49D7"/>
    <w:rsid w:val="00901627"/>
    <w:rsid w:val="00907D03"/>
    <w:rsid w:val="0091253D"/>
    <w:rsid w:val="00914610"/>
    <w:rsid w:val="00916A16"/>
    <w:rsid w:val="009245AB"/>
    <w:rsid w:val="009256F2"/>
    <w:rsid w:val="009266D2"/>
    <w:rsid w:val="00932EFB"/>
    <w:rsid w:val="00935220"/>
    <w:rsid w:val="00936DDA"/>
    <w:rsid w:val="00941781"/>
    <w:rsid w:val="00941B7E"/>
    <w:rsid w:val="00944BC4"/>
    <w:rsid w:val="009458C7"/>
    <w:rsid w:val="00952BF5"/>
    <w:rsid w:val="00954884"/>
    <w:rsid w:val="00960613"/>
    <w:rsid w:val="009613AC"/>
    <w:rsid w:val="0096147A"/>
    <w:rsid w:val="00963051"/>
    <w:rsid w:val="009814AC"/>
    <w:rsid w:val="009A7C64"/>
    <w:rsid w:val="009B122E"/>
    <w:rsid w:val="009B188B"/>
    <w:rsid w:val="009B22A7"/>
    <w:rsid w:val="009B747D"/>
    <w:rsid w:val="009B7859"/>
    <w:rsid w:val="009C15E3"/>
    <w:rsid w:val="009D192E"/>
    <w:rsid w:val="009D1F4D"/>
    <w:rsid w:val="009D453C"/>
    <w:rsid w:val="009D5798"/>
    <w:rsid w:val="009E40E1"/>
    <w:rsid w:val="009E4D28"/>
    <w:rsid w:val="009F04B0"/>
    <w:rsid w:val="009F6984"/>
    <w:rsid w:val="00A13DB5"/>
    <w:rsid w:val="00A22C9C"/>
    <w:rsid w:val="00A232E8"/>
    <w:rsid w:val="00A26C0A"/>
    <w:rsid w:val="00A40590"/>
    <w:rsid w:val="00A428B5"/>
    <w:rsid w:val="00A42BF6"/>
    <w:rsid w:val="00A42D1B"/>
    <w:rsid w:val="00A451AD"/>
    <w:rsid w:val="00A45CAF"/>
    <w:rsid w:val="00A47BD3"/>
    <w:rsid w:val="00A51154"/>
    <w:rsid w:val="00A52226"/>
    <w:rsid w:val="00A622E0"/>
    <w:rsid w:val="00A62744"/>
    <w:rsid w:val="00A63DC0"/>
    <w:rsid w:val="00A6497A"/>
    <w:rsid w:val="00A7336C"/>
    <w:rsid w:val="00A7774B"/>
    <w:rsid w:val="00A84DA3"/>
    <w:rsid w:val="00A913B2"/>
    <w:rsid w:val="00AA249F"/>
    <w:rsid w:val="00AB0B66"/>
    <w:rsid w:val="00AB4705"/>
    <w:rsid w:val="00AB4B05"/>
    <w:rsid w:val="00AB5CB6"/>
    <w:rsid w:val="00AB5DCB"/>
    <w:rsid w:val="00AB6336"/>
    <w:rsid w:val="00AB6AE0"/>
    <w:rsid w:val="00AB71CC"/>
    <w:rsid w:val="00AB72A4"/>
    <w:rsid w:val="00AC715F"/>
    <w:rsid w:val="00AD20FF"/>
    <w:rsid w:val="00AD27D8"/>
    <w:rsid w:val="00AD50D9"/>
    <w:rsid w:val="00AE0DEC"/>
    <w:rsid w:val="00AE7BDE"/>
    <w:rsid w:val="00AF1864"/>
    <w:rsid w:val="00AF7B5A"/>
    <w:rsid w:val="00B03435"/>
    <w:rsid w:val="00B11D80"/>
    <w:rsid w:val="00B246B5"/>
    <w:rsid w:val="00B24CDA"/>
    <w:rsid w:val="00B260C0"/>
    <w:rsid w:val="00B279E7"/>
    <w:rsid w:val="00B37829"/>
    <w:rsid w:val="00B44D00"/>
    <w:rsid w:val="00B47665"/>
    <w:rsid w:val="00B510BF"/>
    <w:rsid w:val="00B526B9"/>
    <w:rsid w:val="00B52C12"/>
    <w:rsid w:val="00B655EC"/>
    <w:rsid w:val="00B71D67"/>
    <w:rsid w:val="00B804D1"/>
    <w:rsid w:val="00B8057D"/>
    <w:rsid w:val="00B80D9C"/>
    <w:rsid w:val="00B8693A"/>
    <w:rsid w:val="00B94B65"/>
    <w:rsid w:val="00B95A37"/>
    <w:rsid w:val="00B9601D"/>
    <w:rsid w:val="00B96F0B"/>
    <w:rsid w:val="00BA3D9E"/>
    <w:rsid w:val="00BA42DA"/>
    <w:rsid w:val="00BA47B7"/>
    <w:rsid w:val="00BA59AD"/>
    <w:rsid w:val="00BB2CCA"/>
    <w:rsid w:val="00BB2EB0"/>
    <w:rsid w:val="00BB7ACD"/>
    <w:rsid w:val="00BC18CC"/>
    <w:rsid w:val="00BC339E"/>
    <w:rsid w:val="00BC4438"/>
    <w:rsid w:val="00BC6160"/>
    <w:rsid w:val="00BC7810"/>
    <w:rsid w:val="00BD1463"/>
    <w:rsid w:val="00BD212F"/>
    <w:rsid w:val="00BD2B33"/>
    <w:rsid w:val="00BD391D"/>
    <w:rsid w:val="00BD51EC"/>
    <w:rsid w:val="00BD55F5"/>
    <w:rsid w:val="00BD5CB3"/>
    <w:rsid w:val="00BE3CB3"/>
    <w:rsid w:val="00BE6F62"/>
    <w:rsid w:val="00BE7106"/>
    <w:rsid w:val="00BF2831"/>
    <w:rsid w:val="00BF3C0B"/>
    <w:rsid w:val="00BF425A"/>
    <w:rsid w:val="00BF57A3"/>
    <w:rsid w:val="00C0018F"/>
    <w:rsid w:val="00C1228E"/>
    <w:rsid w:val="00C14FF0"/>
    <w:rsid w:val="00C176AC"/>
    <w:rsid w:val="00C200E7"/>
    <w:rsid w:val="00C22358"/>
    <w:rsid w:val="00C319C2"/>
    <w:rsid w:val="00C349D3"/>
    <w:rsid w:val="00C362F9"/>
    <w:rsid w:val="00C37591"/>
    <w:rsid w:val="00C37902"/>
    <w:rsid w:val="00C47DAB"/>
    <w:rsid w:val="00C521F1"/>
    <w:rsid w:val="00C56C16"/>
    <w:rsid w:val="00C62169"/>
    <w:rsid w:val="00C624A5"/>
    <w:rsid w:val="00C63D7A"/>
    <w:rsid w:val="00C66BA7"/>
    <w:rsid w:val="00C66D8B"/>
    <w:rsid w:val="00C673DA"/>
    <w:rsid w:val="00C76670"/>
    <w:rsid w:val="00C877B5"/>
    <w:rsid w:val="00C96D18"/>
    <w:rsid w:val="00CB31A0"/>
    <w:rsid w:val="00CB3A7B"/>
    <w:rsid w:val="00CB5209"/>
    <w:rsid w:val="00CC03BB"/>
    <w:rsid w:val="00CC0EFD"/>
    <w:rsid w:val="00CC7A87"/>
    <w:rsid w:val="00CD4573"/>
    <w:rsid w:val="00CE3D9A"/>
    <w:rsid w:val="00CE3FD2"/>
    <w:rsid w:val="00CE5962"/>
    <w:rsid w:val="00D01E22"/>
    <w:rsid w:val="00D1291B"/>
    <w:rsid w:val="00D13B4B"/>
    <w:rsid w:val="00D13D9D"/>
    <w:rsid w:val="00D13F0F"/>
    <w:rsid w:val="00D15110"/>
    <w:rsid w:val="00D20187"/>
    <w:rsid w:val="00D24547"/>
    <w:rsid w:val="00D26AF1"/>
    <w:rsid w:val="00D3490F"/>
    <w:rsid w:val="00D362FC"/>
    <w:rsid w:val="00D40AD8"/>
    <w:rsid w:val="00D4558D"/>
    <w:rsid w:val="00D4773F"/>
    <w:rsid w:val="00D502EE"/>
    <w:rsid w:val="00D52B42"/>
    <w:rsid w:val="00D559E9"/>
    <w:rsid w:val="00D60747"/>
    <w:rsid w:val="00D65C6C"/>
    <w:rsid w:val="00D6685B"/>
    <w:rsid w:val="00D76C69"/>
    <w:rsid w:val="00D85A46"/>
    <w:rsid w:val="00D91F44"/>
    <w:rsid w:val="00D92B9B"/>
    <w:rsid w:val="00D93185"/>
    <w:rsid w:val="00D9419D"/>
    <w:rsid w:val="00D9484C"/>
    <w:rsid w:val="00D96BD6"/>
    <w:rsid w:val="00DA0A5C"/>
    <w:rsid w:val="00DA1C1E"/>
    <w:rsid w:val="00DA2DE6"/>
    <w:rsid w:val="00DA31CE"/>
    <w:rsid w:val="00DA3817"/>
    <w:rsid w:val="00DA5F30"/>
    <w:rsid w:val="00DB23CB"/>
    <w:rsid w:val="00DB4594"/>
    <w:rsid w:val="00DB4926"/>
    <w:rsid w:val="00DB7166"/>
    <w:rsid w:val="00DB7282"/>
    <w:rsid w:val="00DC27EE"/>
    <w:rsid w:val="00DC5CE0"/>
    <w:rsid w:val="00DC6001"/>
    <w:rsid w:val="00DD7945"/>
    <w:rsid w:val="00DE31C7"/>
    <w:rsid w:val="00DE3852"/>
    <w:rsid w:val="00DE6F23"/>
    <w:rsid w:val="00DF294F"/>
    <w:rsid w:val="00DF6C68"/>
    <w:rsid w:val="00E01A20"/>
    <w:rsid w:val="00E05851"/>
    <w:rsid w:val="00E07C61"/>
    <w:rsid w:val="00E14789"/>
    <w:rsid w:val="00E15191"/>
    <w:rsid w:val="00E215B6"/>
    <w:rsid w:val="00E259D2"/>
    <w:rsid w:val="00E27C1C"/>
    <w:rsid w:val="00E30A55"/>
    <w:rsid w:val="00E32C7D"/>
    <w:rsid w:val="00E37891"/>
    <w:rsid w:val="00E43C64"/>
    <w:rsid w:val="00E47D26"/>
    <w:rsid w:val="00E50DA1"/>
    <w:rsid w:val="00E5729F"/>
    <w:rsid w:val="00E61717"/>
    <w:rsid w:val="00E62CCB"/>
    <w:rsid w:val="00E76700"/>
    <w:rsid w:val="00E8133F"/>
    <w:rsid w:val="00E82E8B"/>
    <w:rsid w:val="00E838D0"/>
    <w:rsid w:val="00E84D75"/>
    <w:rsid w:val="00E85E0F"/>
    <w:rsid w:val="00E87190"/>
    <w:rsid w:val="00E9021C"/>
    <w:rsid w:val="00E91956"/>
    <w:rsid w:val="00E9236D"/>
    <w:rsid w:val="00E97FB4"/>
    <w:rsid w:val="00EA5CE5"/>
    <w:rsid w:val="00EA792D"/>
    <w:rsid w:val="00EB1932"/>
    <w:rsid w:val="00EB2E85"/>
    <w:rsid w:val="00EB3C86"/>
    <w:rsid w:val="00EB5BE6"/>
    <w:rsid w:val="00EC22E3"/>
    <w:rsid w:val="00EC355A"/>
    <w:rsid w:val="00EC496E"/>
    <w:rsid w:val="00EC7C9D"/>
    <w:rsid w:val="00ED2A5D"/>
    <w:rsid w:val="00EE0FEB"/>
    <w:rsid w:val="00EE13FD"/>
    <w:rsid w:val="00EE1CDC"/>
    <w:rsid w:val="00EE4B99"/>
    <w:rsid w:val="00EE6654"/>
    <w:rsid w:val="00EF0D86"/>
    <w:rsid w:val="00EF3FCE"/>
    <w:rsid w:val="00EF6288"/>
    <w:rsid w:val="00EF7210"/>
    <w:rsid w:val="00EF7349"/>
    <w:rsid w:val="00F07F47"/>
    <w:rsid w:val="00F216CE"/>
    <w:rsid w:val="00F222DF"/>
    <w:rsid w:val="00F27086"/>
    <w:rsid w:val="00F3316E"/>
    <w:rsid w:val="00F42D97"/>
    <w:rsid w:val="00F44CCF"/>
    <w:rsid w:val="00F463DE"/>
    <w:rsid w:val="00F46A8E"/>
    <w:rsid w:val="00F611A7"/>
    <w:rsid w:val="00F61A94"/>
    <w:rsid w:val="00F626BE"/>
    <w:rsid w:val="00F67E59"/>
    <w:rsid w:val="00F72DFE"/>
    <w:rsid w:val="00F81810"/>
    <w:rsid w:val="00F855D5"/>
    <w:rsid w:val="00F862D2"/>
    <w:rsid w:val="00F9264C"/>
    <w:rsid w:val="00FB0756"/>
    <w:rsid w:val="00FB0F96"/>
    <w:rsid w:val="00FB2C46"/>
    <w:rsid w:val="00FB4612"/>
    <w:rsid w:val="00FC1893"/>
    <w:rsid w:val="00FC2303"/>
    <w:rsid w:val="00FC2ED1"/>
    <w:rsid w:val="00FC3015"/>
    <w:rsid w:val="00FC5305"/>
    <w:rsid w:val="00FC68F1"/>
    <w:rsid w:val="00FD0362"/>
    <w:rsid w:val="00FD193E"/>
    <w:rsid w:val="00FE122D"/>
    <w:rsid w:val="00FE4964"/>
    <w:rsid w:val="00FE5522"/>
    <w:rsid w:val="00FE6130"/>
    <w:rsid w:val="00FE78A5"/>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aliases w:val="awal,List Paragraph2,Sub Judul DEA KP"/>
    <w:basedOn w:val="Normal"/>
    <w:link w:val="ListParagraphChar"/>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character" w:customStyle="1" w:styleId="ListParagraphChar">
    <w:name w:val="List Paragraph Char"/>
    <w:aliases w:val="awal Char,List Paragraph2 Char,Sub Judul DEA KP Char"/>
    <w:basedOn w:val="DefaultParagraphFont"/>
    <w:link w:val="ListParagraph"/>
    <w:uiPriority w:val="34"/>
    <w:rsid w:val="00F27086"/>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aliases w:val="awal,List Paragraph2,Sub Judul DEA KP"/>
    <w:basedOn w:val="Normal"/>
    <w:link w:val="ListParagraphChar"/>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character" w:customStyle="1" w:styleId="ListParagraphChar">
    <w:name w:val="List Paragraph Char"/>
    <w:aliases w:val="awal Char,List Paragraph2 Char,Sub Judul DEA KP Char"/>
    <w:basedOn w:val="DefaultParagraphFont"/>
    <w:link w:val="ListParagraph"/>
    <w:uiPriority w:val="34"/>
    <w:rsid w:val="00F2708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F3D93ACF-1B53-4D30-AC75-496555934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6</TotalTime>
  <Pages>24</Pages>
  <Words>6080</Words>
  <Characters>34657</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295</cp:revision>
  <cp:lastPrinted>2022-06-07T15:02:00Z</cp:lastPrinted>
  <dcterms:created xsi:type="dcterms:W3CDTF">2022-05-30T16:13:00Z</dcterms:created>
  <dcterms:modified xsi:type="dcterms:W3CDTF">2023-08-19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